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BED83" w14:textId="13B3E35B" w:rsidR="00FE1702" w:rsidRDefault="00EE501B" w:rsidP="00D95635">
      <w:pPr>
        <w:pStyle w:val="Title"/>
        <w:spacing w:line="360" w:lineRule="auto"/>
        <w:jc w:val="center"/>
      </w:pPr>
      <w:r>
        <w:t>SUSM</w:t>
      </w:r>
      <w:r w:rsidR="00C912DE">
        <w:t xml:space="preserve"> </w:t>
      </w:r>
      <w:r w:rsidR="004A7CE6">
        <w:t>7</w:t>
      </w:r>
      <w:r w:rsidR="00C912DE">
        <w:t>01</w:t>
      </w:r>
      <w:r w:rsidR="00FE1702">
        <w:t xml:space="preserve"> – </w:t>
      </w:r>
      <w:r w:rsidR="004A7CE6">
        <w:t>Advanced Theories of</w:t>
      </w:r>
      <w:r w:rsidR="00FE1702">
        <w:t xml:space="preserve"> Sustainability Management</w:t>
      </w:r>
    </w:p>
    <w:p w14:paraId="0FE392C9" w14:textId="7FFD090B" w:rsidR="008850ED" w:rsidRDefault="00371CB2" w:rsidP="00D95635">
      <w:pPr>
        <w:pStyle w:val="Default"/>
        <w:tabs>
          <w:tab w:val="left" w:pos="1701"/>
        </w:tabs>
        <w:spacing w:after="212" w:line="360" w:lineRule="auto"/>
        <w:jc w:val="center"/>
        <w:rPr>
          <w:sz w:val="23"/>
          <w:szCs w:val="23"/>
        </w:rPr>
      </w:pPr>
      <w:r>
        <w:rPr>
          <w:sz w:val="23"/>
          <w:szCs w:val="23"/>
        </w:rPr>
        <w:t>Course instructor</w:t>
      </w:r>
      <w:r w:rsidR="008850ED">
        <w:rPr>
          <w:sz w:val="23"/>
          <w:szCs w:val="23"/>
        </w:rPr>
        <w:t>:</w:t>
      </w:r>
      <w:r w:rsidR="008850ED">
        <w:rPr>
          <w:sz w:val="23"/>
          <w:szCs w:val="23"/>
        </w:rPr>
        <w:tab/>
      </w:r>
      <w:r w:rsidR="00FE1702">
        <w:rPr>
          <w:sz w:val="23"/>
          <w:szCs w:val="23"/>
        </w:rPr>
        <w:t xml:space="preserve">Olaf Weber, </w:t>
      </w:r>
      <w:r w:rsidR="008850ED">
        <w:rPr>
          <w:sz w:val="23"/>
          <w:szCs w:val="23"/>
        </w:rPr>
        <w:t xml:space="preserve">EV3-4233, </w:t>
      </w:r>
      <w:r w:rsidR="00FE1702">
        <w:rPr>
          <w:sz w:val="23"/>
          <w:szCs w:val="23"/>
        </w:rPr>
        <w:t>phone</w:t>
      </w:r>
      <w:r w:rsidR="008850ED">
        <w:rPr>
          <w:sz w:val="23"/>
          <w:szCs w:val="23"/>
        </w:rPr>
        <w:t>: 38065, e</w:t>
      </w:r>
      <w:r w:rsidR="00FE1702">
        <w:rPr>
          <w:sz w:val="23"/>
          <w:szCs w:val="23"/>
        </w:rPr>
        <w:t>mail: oweber@uwaterloo.ca</w:t>
      </w:r>
    </w:p>
    <w:p w14:paraId="3E1E33A6" w14:textId="1DB573CC" w:rsidR="00FE1702" w:rsidRDefault="00371CB2" w:rsidP="00D95635">
      <w:pPr>
        <w:pStyle w:val="Heading1"/>
        <w:spacing w:line="360" w:lineRule="auto"/>
      </w:pPr>
      <w:r>
        <w:t>Meetings</w:t>
      </w:r>
    </w:p>
    <w:p w14:paraId="27B02D4A" w14:textId="587DA4E8" w:rsidR="00FE1702" w:rsidRPr="00D56FC5" w:rsidRDefault="00D56FC5" w:rsidP="00D95635">
      <w:pPr>
        <w:pStyle w:val="CM12"/>
        <w:spacing w:after="262" w:line="360" w:lineRule="auto"/>
        <w:rPr>
          <w:sz w:val="22"/>
          <w:szCs w:val="22"/>
        </w:rPr>
      </w:pPr>
      <w:r w:rsidRPr="00F77D5A">
        <w:rPr>
          <w:sz w:val="22"/>
          <w:szCs w:val="22"/>
        </w:rPr>
        <w:t>Online course. All information can be found either in this document or on the course website.</w:t>
      </w:r>
      <w:r>
        <w:rPr>
          <w:sz w:val="22"/>
          <w:szCs w:val="22"/>
        </w:rPr>
        <w:t xml:space="preserve"> No mandatory synchronous meetings.</w:t>
      </w:r>
    </w:p>
    <w:p w14:paraId="2CC63C63" w14:textId="77777777" w:rsidR="00FE1702" w:rsidRDefault="00FE1702" w:rsidP="00D95635">
      <w:pPr>
        <w:pStyle w:val="Heading1"/>
        <w:spacing w:line="360" w:lineRule="auto"/>
      </w:pPr>
      <w:r>
        <w:t xml:space="preserve">Office hours: </w:t>
      </w:r>
    </w:p>
    <w:p w14:paraId="457D84F5" w14:textId="663DF292" w:rsidR="00D56FC5" w:rsidRDefault="00D56FC5" w:rsidP="00D56FC5">
      <w:pPr>
        <w:pStyle w:val="CM12"/>
        <w:spacing w:after="262" w:line="360" w:lineRule="auto"/>
        <w:rPr>
          <w:sz w:val="22"/>
          <w:szCs w:val="22"/>
        </w:rPr>
      </w:pPr>
      <w:r>
        <w:rPr>
          <w:sz w:val="22"/>
          <w:szCs w:val="22"/>
        </w:rPr>
        <w:t>By e-mail appointment on Skype, Teams, Webex</w:t>
      </w:r>
      <w:r>
        <w:rPr>
          <w:sz w:val="22"/>
          <w:szCs w:val="22"/>
        </w:rPr>
        <w:t>, or Bongo Virtual Classroom</w:t>
      </w:r>
      <w:r>
        <w:rPr>
          <w:sz w:val="22"/>
          <w:szCs w:val="22"/>
        </w:rPr>
        <w:t xml:space="preserve">. Because of the </w:t>
      </w:r>
      <w:r w:rsidR="00F83492">
        <w:rPr>
          <w:sz w:val="22"/>
          <w:szCs w:val="22"/>
        </w:rPr>
        <w:t>asynchronous</w:t>
      </w:r>
      <w:r>
        <w:rPr>
          <w:sz w:val="22"/>
          <w:szCs w:val="22"/>
        </w:rPr>
        <w:t xml:space="preserve"> nature of the course I am happy to schedule individual meetings with course participants. Please let me know by email if you need a meeting and I will schedule it. Also use the ‘Ask the Instructor’ discussion board on the course website. I will respond to questions that are posted.</w:t>
      </w:r>
    </w:p>
    <w:p w14:paraId="53036397" w14:textId="77777777" w:rsidR="00FE1702" w:rsidRPr="008850ED" w:rsidRDefault="00FE1702" w:rsidP="00D95635">
      <w:pPr>
        <w:pStyle w:val="Heading1"/>
        <w:spacing w:line="360" w:lineRule="auto"/>
      </w:pPr>
      <w:r w:rsidRPr="008850ED">
        <w:t>Delivery of course material:</w:t>
      </w:r>
    </w:p>
    <w:p w14:paraId="2C991BDB" w14:textId="77777777" w:rsidR="00D56FC5" w:rsidRDefault="00D56FC5" w:rsidP="00D56FC5">
      <w:pPr>
        <w:pStyle w:val="CM12"/>
        <w:numPr>
          <w:ilvl w:val="0"/>
          <w:numId w:val="1"/>
        </w:numPr>
        <w:spacing w:line="360" w:lineRule="auto"/>
        <w:ind w:left="357" w:right="147" w:hanging="357"/>
        <w:rPr>
          <w:sz w:val="22"/>
          <w:szCs w:val="22"/>
        </w:rPr>
      </w:pPr>
      <w:r>
        <w:rPr>
          <w:sz w:val="22"/>
          <w:szCs w:val="22"/>
        </w:rPr>
        <w:t>According to university policy, the course is mainly delivered asynchronous. However, we will try and explore synchronous options in the first week of the course.</w:t>
      </w:r>
    </w:p>
    <w:p w14:paraId="08CE5E14" w14:textId="77777777" w:rsidR="00D56FC5" w:rsidRPr="00AC011F" w:rsidRDefault="00D56FC5" w:rsidP="00D56FC5">
      <w:pPr>
        <w:pStyle w:val="CM12"/>
        <w:numPr>
          <w:ilvl w:val="0"/>
          <w:numId w:val="1"/>
        </w:numPr>
        <w:spacing w:line="360" w:lineRule="auto"/>
        <w:ind w:left="357" w:right="147" w:hanging="357"/>
        <w:rPr>
          <w:sz w:val="22"/>
          <w:szCs w:val="22"/>
        </w:rPr>
      </w:pPr>
      <w:r w:rsidRPr="00AC011F">
        <w:rPr>
          <w:sz w:val="22"/>
          <w:szCs w:val="22"/>
        </w:rPr>
        <w:t xml:space="preserve">Material for this course will be delivered by the </w:t>
      </w:r>
      <w:r>
        <w:rPr>
          <w:sz w:val="22"/>
          <w:szCs w:val="22"/>
        </w:rPr>
        <w:t>D2L</w:t>
      </w:r>
      <w:r w:rsidRPr="00AC011F">
        <w:rPr>
          <w:sz w:val="22"/>
          <w:szCs w:val="22"/>
        </w:rPr>
        <w:t xml:space="preserve"> system. Go to https://</w:t>
      </w:r>
      <w:r>
        <w:rPr>
          <w:sz w:val="22"/>
          <w:szCs w:val="22"/>
        </w:rPr>
        <w:t>learn</w:t>
      </w:r>
      <w:r w:rsidRPr="00AC011F">
        <w:rPr>
          <w:sz w:val="22"/>
          <w:szCs w:val="22"/>
        </w:rPr>
        <w:t>.uwaterloo.ca/</w:t>
      </w:r>
    </w:p>
    <w:p w14:paraId="6FFBDD9C" w14:textId="77777777" w:rsidR="00D56FC5" w:rsidRPr="00AC011F" w:rsidRDefault="00D56FC5" w:rsidP="00D56FC5">
      <w:pPr>
        <w:pStyle w:val="CM12"/>
        <w:numPr>
          <w:ilvl w:val="0"/>
          <w:numId w:val="1"/>
        </w:numPr>
        <w:spacing w:line="360" w:lineRule="auto"/>
        <w:ind w:left="357" w:right="147" w:hanging="357"/>
        <w:rPr>
          <w:sz w:val="22"/>
          <w:szCs w:val="22"/>
        </w:rPr>
      </w:pPr>
      <w:r w:rsidRPr="00AC011F">
        <w:rPr>
          <w:sz w:val="22"/>
          <w:szCs w:val="22"/>
        </w:rPr>
        <w:t xml:space="preserve">The course outline is available on the course website (through the </w:t>
      </w:r>
      <w:r>
        <w:rPr>
          <w:sz w:val="22"/>
          <w:szCs w:val="22"/>
        </w:rPr>
        <w:t>D2L system).</w:t>
      </w:r>
    </w:p>
    <w:p w14:paraId="2C719A4A" w14:textId="77777777" w:rsidR="00D56FC5" w:rsidRPr="00AC011F" w:rsidRDefault="00D56FC5" w:rsidP="00D56FC5">
      <w:pPr>
        <w:pStyle w:val="CM12"/>
        <w:numPr>
          <w:ilvl w:val="0"/>
          <w:numId w:val="1"/>
        </w:numPr>
        <w:spacing w:after="262" w:line="360" w:lineRule="auto"/>
        <w:ind w:right="150"/>
        <w:rPr>
          <w:sz w:val="22"/>
          <w:szCs w:val="22"/>
        </w:rPr>
      </w:pPr>
      <w:r>
        <w:rPr>
          <w:sz w:val="22"/>
          <w:szCs w:val="22"/>
        </w:rPr>
        <w:t>The material will be uploaded on the course website. We</w:t>
      </w:r>
      <w:r w:rsidRPr="00AC011F">
        <w:rPr>
          <w:sz w:val="22"/>
          <w:szCs w:val="22"/>
        </w:rPr>
        <w:t xml:space="preserve"> will also use the </w:t>
      </w:r>
      <w:r>
        <w:rPr>
          <w:sz w:val="22"/>
          <w:szCs w:val="22"/>
        </w:rPr>
        <w:t>D2L</w:t>
      </w:r>
      <w:r w:rsidRPr="00AC011F">
        <w:rPr>
          <w:sz w:val="22"/>
          <w:szCs w:val="22"/>
        </w:rPr>
        <w:t xml:space="preserve"> system to deliver information to students in the course. </w:t>
      </w:r>
      <w:r>
        <w:rPr>
          <w:sz w:val="22"/>
          <w:szCs w:val="22"/>
        </w:rPr>
        <w:t>We</w:t>
      </w:r>
      <w:r w:rsidRPr="00AC011F">
        <w:rPr>
          <w:sz w:val="22"/>
          <w:szCs w:val="22"/>
        </w:rPr>
        <w:t xml:space="preserve"> expect (assume) that you will be checking the course website regularly (at least every working day).</w:t>
      </w:r>
    </w:p>
    <w:p w14:paraId="4BC5EFD1" w14:textId="77777777" w:rsidR="0076789A" w:rsidRPr="00AC011F" w:rsidRDefault="0076789A" w:rsidP="00D95635">
      <w:pPr>
        <w:pStyle w:val="Heading1"/>
        <w:spacing w:line="360" w:lineRule="auto"/>
      </w:pPr>
      <w:r w:rsidRPr="00AC011F">
        <w:t>Tips for success:</w:t>
      </w:r>
    </w:p>
    <w:p w14:paraId="5B904B46" w14:textId="77777777" w:rsidR="00D56FC5" w:rsidRPr="00FB46F7" w:rsidRDefault="00D56FC5" w:rsidP="00D56FC5">
      <w:pPr>
        <w:pStyle w:val="CM12"/>
        <w:numPr>
          <w:ilvl w:val="0"/>
          <w:numId w:val="3"/>
        </w:numPr>
        <w:spacing w:line="360" w:lineRule="auto"/>
        <w:ind w:left="357" w:right="147" w:hanging="357"/>
        <w:rPr>
          <w:sz w:val="22"/>
          <w:szCs w:val="22"/>
        </w:rPr>
      </w:pPr>
      <w:r>
        <w:rPr>
          <w:sz w:val="22"/>
          <w:szCs w:val="22"/>
        </w:rPr>
        <w:t>Make a schedule and keep track of the hours you invest in the course</w:t>
      </w:r>
      <w:r w:rsidRPr="00FB46F7">
        <w:rPr>
          <w:sz w:val="22"/>
          <w:szCs w:val="22"/>
        </w:rPr>
        <w:t>.</w:t>
      </w:r>
    </w:p>
    <w:p w14:paraId="49A4ABFF" w14:textId="77777777" w:rsidR="00D56FC5" w:rsidRPr="00FB46F7" w:rsidRDefault="00D56FC5" w:rsidP="00D56FC5">
      <w:pPr>
        <w:pStyle w:val="CM12"/>
        <w:numPr>
          <w:ilvl w:val="0"/>
          <w:numId w:val="3"/>
        </w:numPr>
        <w:spacing w:line="360" w:lineRule="auto"/>
        <w:ind w:left="357" w:right="147" w:hanging="357"/>
        <w:rPr>
          <w:sz w:val="22"/>
          <w:szCs w:val="22"/>
        </w:rPr>
      </w:pPr>
      <w:r>
        <w:rPr>
          <w:sz w:val="22"/>
          <w:szCs w:val="22"/>
        </w:rPr>
        <w:t>Read, watch, and listen to the material and make notes</w:t>
      </w:r>
      <w:r w:rsidRPr="00FB46F7">
        <w:rPr>
          <w:sz w:val="22"/>
          <w:szCs w:val="22"/>
        </w:rPr>
        <w:t>.</w:t>
      </w:r>
    </w:p>
    <w:p w14:paraId="4D67413C" w14:textId="77777777" w:rsidR="00D56FC5" w:rsidRDefault="00D56FC5" w:rsidP="00D56FC5">
      <w:pPr>
        <w:pStyle w:val="CM12"/>
        <w:numPr>
          <w:ilvl w:val="0"/>
          <w:numId w:val="3"/>
        </w:numPr>
        <w:spacing w:line="360" w:lineRule="auto"/>
        <w:ind w:left="357" w:right="147" w:hanging="357"/>
        <w:rPr>
          <w:sz w:val="22"/>
          <w:szCs w:val="22"/>
        </w:rPr>
      </w:pPr>
      <w:r w:rsidRPr="001647E9">
        <w:rPr>
          <w:sz w:val="22"/>
          <w:szCs w:val="22"/>
        </w:rPr>
        <w:t>Plan ahead: check when assignments are due, and tests are scheduled.</w:t>
      </w:r>
    </w:p>
    <w:p w14:paraId="0D3E6E58" w14:textId="4FF6D380" w:rsidR="00D56FC5" w:rsidRPr="001647E9" w:rsidRDefault="00D56FC5" w:rsidP="00D56FC5">
      <w:pPr>
        <w:pStyle w:val="CM12"/>
        <w:numPr>
          <w:ilvl w:val="0"/>
          <w:numId w:val="3"/>
        </w:numPr>
        <w:spacing w:after="262" w:line="360" w:lineRule="auto"/>
        <w:ind w:right="150"/>
        <w:rPr>
          <w:sz w:val="22"/>
          <w:szCs w:val="22"/>
        </w:rPr>
      </w:pPr>
      <w:r w:rsidRPr="002A4739">
        <w:rPr>
          <w:sz w:val="22"/>
          <w:szCs w:val="22"/>
        </w:rPr>
        <w:t xml:space="preserve">Get familiar with the online tools for the course (D2L, </w:t>
      </w:r>
      <w:r>
        <w:rPr>
          <w:sz w:val="22"/>
          <w:szCs w:val="22"/>
        </w:rPr>
        <w:t xml:space="preserve">Teams, </w:t>
      </w:r>
      <w:r w:rsidRPr="002A4739">
        <w:rPr>
          <w:sz w:val="22"/>
          <w:szCs w:val="22"/>
        </w:rPr>
        <w:t>Bongo Virtual Classroom, etc.)</w:t>
      </w:r>
    </w:p>
    <w:p w14:paraId="35163FA0" w14:textId="77777777" w:rsidR="0076789A" w:rsidRPr="00FB46F7" w:rsidRDefault="0076789A" w:rsidP="00D95635">
      <w:pPr>
        <w:pStyle w:val="Heading1"/>
        <w:spacing w:line="360" w:lineRule="auto"/>
      </w:pPr>
      <w:r w:rsidRPr="00FB46F7">
        <w:t xml:space="preserve">Creating an effective learning environment in </w:t>
      </w:r>
      <w:r w:rsidR="00CC510E">
        <w:t>class</w:t>
      </w:r>
      <w:r w:rsidRPr="00FB46F7">
        <w:t>:</w:t>
      </w:r>
    </w:p>
    <w:p w14:paraId="3028CF07" w14:textId="77777777" w:rsidR="00463B94" w:rsidRPr="00463B94" w:rsidRDefault="00463B94" w:rsidP="00463B94">
      <w:pPr>
        <w:pStyle w:val="CM12"/>
        <w:spacing w:after="262" w:line="360" w:lineRule="auto"/>
        <w:ind w:right="150"/>
        <w:rPr>
          <w:sz w:val="22"/>
          <w:szCs w:val="22"/>
        </w:rPr>
      </w:pPr>
      <w:r w:rsidRPr="00463B94">
        <w:rPr>
          <w:sz w:val="22"/>
          <w:szCs w:val="22"/>
        </w:rPr>
        <w:t>Because of university policies and to accommodate all course participants, most of the course will be asynchronous. However, research shows that engagement with the material and in discussions increases the learning. Hence, contribute to discussions, watch and listen to student presentations, and try to be active as much as possible. Offering this course on-line is not a choice during the pandemic. Thus, we have to try and make the best of it.</w:t>
      </w:r>
    </w:p>
    <w:p w14:paraId="1F197F5B" w14:textId="77777777" w:rsidR="0076789A" w:rsidRPr="008850ED" w:rsidRDefault="0076789A" w:rsidP="00D95635">
      <w:pPr>
        <w:pStyle w:val="Heading1"/>
        <w:spacing w:line="360" w:lineRule="auto"/>
      </w:pPr>
      <w:r w:rsidRPr="008850ED">
        <w:t xml:space="preserve">Pre-requisite: </w:t>
      </w:r>
    </w:p>
    <w:p w14:paraId="3037963C" w14:textId="77777777" w:rsidR="0076789A" w:rsidRDefault="0076789A" w:rsidP="00D95635">
      <w:pPr>
        <w:pStyle w:val="CM12"/>
        <w:spacing w:after="262" w:line="360" w:lineRule="auto"/>
        <w:rPr>
          <w:sz w:val="22"/>
          <w:szCs w:val="22"/>
        </w:rPr>
      </w:pPr>
      <w:r>
        <w:rPr>
          <w:sz w:val="22"/>
          <w:szCs w:val="22"/>
        </w:rPr>
        <w:t>Tuition fees arranged. Be aware that you do not have access to the course website witho</w:t>
      </w:r>
      <w:r w:rsidR="008850ED">
        <w:rPr>
          <w:sz w:val="22"/>
          <w:szCs w:val="22"/>
        </w:rPr>
        <w:t>ut having arranged your tuition</w:t>
      </w:r>
      <w:r>
        <w:rPr>
          <w:sz w:val="22"/>
          <w:szCs w:val="22"/>
        </w:rPr>
        <w:t xml:space="preserve"> fees.</w:t>
      </w:r>
    </w:p>
    <w:p w14:paraId="5F8B3CE8" w14:textId="77777777" w:rsidR="0076789A" w:rsidRDefault="0076789A" w:rsidP="00D95635">
      <w:pPr>
        <w:pStyle w:val="Heading1"/>
        <w:spacing w:line="360" w:lineRule="auto"/>
      </w:pPr>
      <w:r>
        <w:t xml:space="preserve">Calendar description: </w:t>
      </w:r>
    </w:p>
    <w:p w14:paraId="7BAC8A90" w14:textId="3EF09F90" w:rsidR="0076789A" w:rsidRDefault="00776C36" w:rsidP="00D95635">
      <w:pPr>
        <w:pStyle w:val="CM12"/>
        <w:spacing w:after="262" w:line="360" w:lineRule="auto"/>
        <w:ind w:right="150"/>
        <w:rPr>
          <w:sz w:val="22"/>
          <w:szCs w:val="22"/>
        </w:rPr>
      </w:pPr>
      <w:r>
        <w:rPr>
          <w:sz w:val="22"/>
          <w:szCs w:val="22"/>
        </w:rPr>
        <w:t>Advanced</w:t>
      </w:r>
      <w:r w:rsidR="00494AF6">
        <w:rPr>
          <w:sz w:val="22"/>
          <w:szCs w:val="22"/>
        </w:rPr>
        <w:t xml:space="preserve"> Theories of Sustainability Management SUSM 701</w:t>
      </w:r>
      <w:r>
        <w:rPr>
          <w:sz w:val="22"/>
          <w:szCs w:val="22"/>
        </w:rPr>
        <w:t xml:space="preserve"> </w:t>
      </w:r>
      <w:r w:rsidR="0076789A">
        <w:rPr>
          <w:sz w:val="22"/>
          <w:szCs w:val="22"/>
        </w:rPr>
        <w:t xml:space="preserve">introduces background, concepts and </w:t>
      </w:r>
      <w:r w:rsidR="00494AF6">
        <w:rPr>
          <w:sz w:val="22"/>
          <w:szCs w:val="22"/>
        </w:rPr>
        <w:t>theories</w:t>
      </w:r>
      <w:r w:rsidR="0076789A">
        <w:rPr>
          <w:sz w:val="22"/>
          <w:szCs w:val="22"/>
        </w:rPr>
        <w:t xml:space="preserve"> of sustainability</w:t>
      </w:r>
      <w:r w:rsidR="00494AF6">
        <w:rPr>
          <w:sz w:val="22"/>
          <w:szCs w:val="22"/>
        </w:rPr>
        <w:t xml:space="preserve"> management.</w:t>
      </w:r>
    </w:p>
    <w:p w14:paraId="254CA0F0" w14:textId="77777777" w:rsidR="0076789A" w:rsidRDefault="0076789A" w:rsidP="00D95635">
      <w:pPr>
        <w:pStyle w:val="Heading1"/>
        <w:spacing w:line="360" w:lineRule="auto"/>
      </w:pPr>
      <w:r w:rsidRPr="004D16A6">
        <w:t>Course description</w:t>
      </w:r>
      <w:r>
        <w:t>:</w:t>
      </w:r>
    </w:p>
    <w:p w14:paraId="7C7213BD" w14:textId="5E33EDBF" w:rsidR="00776C36" w:rsidRPr="00776C36" w:rsidRDefault="00776C36" w:rsidP="00D95635">
      <w:pPr>
        <w:pStyle w:val="CM12"/>
        <w:spacing w:after="262" w:line="360" w:lineRule="auto"/>
        <w:ind w:right="150"/>
        <w:rPr>
          <w:rFonts w:ascii="Arial" w:hAnsi="Arial" w:cs="Arial"/>
          <w:color w:val="000000"/>
          <w:sz w:val="18"/>
          <w:szCs w:val="18"/>
        </w:rPr>
      </w:pPr>
      <w:r w:rsidRPr="00466AF2">
        <w:rPr>
          <w:sz w:val="22"/>
          <w:szCs w:val="22"/>
        </w:rPr>
        <w:t>The object</w:t>
      </w:r>
      <w:r w:rsidR="005E4883">
        <w:rPr>
          <w:sz w:val="22"/>
          <w:szCs w:val="22"/>
        </w:rPr>
        <w:t>ive</w:t>
      </w:r>
      <w:r w:rsidRPr="00466AF2">
        <w:rPr>
          <w:sz w:val="22"/>
          <w:szCs w:val="22"/>
        </w:rPr>
        <w:t xml:space="preserve"> of this course </w:t>
      </w:r>
      <w:r>
        <w:rPr>
          <w:sz w:val="22"/>
          <w:szCs w:val="22"/>
        </w:rPr>
        <w:t>is</w:t>
      </w:r>
      <w:r w:rsidRPr="00466AF2">
        <w:rPr>
          <w:sz w:val="22"/>
          <w:szCs w:val="22"/>
        </w:rPr>
        <w:t xml:space="preserve"> to understand theory in terms of epistemology, review major theoretical paradigms in the social sciences, understand the relationship of theory to ontology and methodology, and with regard to theory application in sustainability management. Students should show the capacity to identify, use and potentially build theories in sustainability and in management in relation to their research questions.</w:t>
      </w:r>
    </w:p>
    <w:p w14:paraId="73170DDF" w14:textId="786F33FD" w:rsidR="0076789A" w:rsidRDefault="0076789A" w:rsidP="00D95635">
      <w:pPr>
        <w:pStyle w:val="Heading1"/>
        <w:spacing w:line="360" w:lineRule="auto"/>
      </w:pPr>
      <w:r>
        <w:t>Course Website</w:t>
      </w:r>
      <w:r w:rsidR="002E448E">
        <w:t xml:space="preserve"> and Tools</w:t>
      </w:r>
      <w:r>
        <w:t xml:space="preserve">: </w:t>
      </w:r>
    </w:p>
    <w:p w14:paraId="20426673" w14:textId="77777777" w:rsidR="002E448E" w:rsidRDefault="002E448E" w:rsidP="002E448E">
      <w:pPr>
        <w:pStyle w:val="CM12"/>
        <w:spacing w:after="262" w:line="360" w:lineRule="auto"/>
        <w:ind w:right="24"/>
        <w:rPr>
          <w:sz w:val="22"/>
          <w:szCs w:val="22"/>
        </w:rPr>
      </w:pPr>
      <w:r>
        <w:rPr>
          <w:sz w:val="22"/>
          <w:szCs w:val="22"/>
        </w:rPr>
        <w:t>Course information will be delivered through the D2L system (https://learn.uwaterloo.ca). The system includes Bongo Virtual Classroom that will be used for presentation videos. Furthermore, I will use Teams for meetings. All students have access to MS Office 365. Hence, please setup Teams on you device.</w:t>
      </w:r>
    </w:p>
    <w:p w14:paraId="723E7278" w14:textId="72D60B4F" w:rsidR="0076789A" w:rsidRDefault="0076789A" w:rsidP="00D95635">
      <w:pPr>
        <w:pStyle w:val="Heading1"/>
        <w:spacing w:line="360" w:lineRule="auto"/>
      </w:pPr>
      <w:r>
        <w:t xml:space="preserve">Course assessment: </w:t>
      </w:r>
    </w:p>
    <w:p w14:paraId="1151DC7D" w14:textId="0109BC13" w:rsidR="00953734" w:rsidRDefault="00953734" w:rsidP="00D95635">
      <w:pPr>
        <w:pStyle w:val="CM12"/>
        <w:keepNext/>
        <w:keepLines/>
        <w:spacing w:before="120" w:line="360" w:lineRule="auto"/>
        <w:rPr>
          <w:sz w:val="22"/>
          <w:szCs w:val="22"/>
        </w:rPr>
      </w:pPr>
      <w:r>
        <w:rPr>
          <w:b/>
          <w:sz w:val="22"/>
          <w:szCs w:val="22"/>
        </w:rPr>
        <w:t>Participation</w:t>
      </w:r>
      <w:r w:rsidRPr="00953734">
        <w:rPr>
          <w:sz w:val="22"/>
          <w:szCs w:val="22"/>
        </w:rPr>
        <w:t xml:space="preserve"> (</w:t>
      </w:r>
      <w:r w:rsidR="005D3D0B">
        <w:rPr>
          <w:sz w:val="22"/>
          <w:szCs w:val="22"/>
        </w:rPr>
        <w:t>1</w:t>
      </w:r>
      <w:r w:rsidR="00EF541B">
        <w:rPr>
          <w:sz w:val="22"/>
          <w:szCs w:val="22"/>
        </w:rPr>
        <w:t>0</w:t>
      </w:r>
      <w:r w:rsidRPr="00953734">
        <w:rPr>
          <w:sz w:val="22"/>
          <w:szCs w:val="22"/>
        </w:rPr>
        <w:t xml:space="preserve">%): </w:t>
      </w:r>
      <w:r w:rsidR="005D3D0B" w:rsidRPr="00953734">
        <w:rPr>
          <w:sz w:val="22"/>
          <w:szCs w:val="22"/>
        </w:rPr>
        <w:t>The course has a strong focus on active participation</w:t>
      </w:r>
      <w:r w:rsidR="005D3D0B">
        <w:rPr>
          <w:sz w:val="22"/>
          <w:szCs w:val="22"/>
        </w:rPr>
        <w:t xml:space="preserve">. It is expected that the students will be able to actively contribute to </w:t>
      </w:r>
      <w:r w:rsidR="00F83492">
        <w:rPr>
          <w:sz w:val="22"/>
          <w:szCs w:val="22"/>
        </w:rPr>
        <w:t xml:space="preserve">the </w:t>
      </w:r>
      <w:r w:rsidR="005D3D0B">
        <w:rPr>
          <w:sz w:val="22"/>
          <w:szCs w:val="22"/>
        </w:rPr>
        <w:t>d</w:t>
      </w:r>
      <w:r w:rsidR="008E2148">
        <w:rPr>
          <w:sz w:val="22"/>
          <w:szCs w:val="22"/>
        </w:rPr>
        <w:t>iscussion board</w:t>
      </w:r>
      <w:r w:rsidR="005D3D0B">
        <w:rPr>
          <w:sz w:val="22"/>
          <w:szCs w:val="22"/>
        </w:rPr>
        <w:t>. Participation is not a case of ‘more is better’. Instead, you should strive to make occasional contributions that reveal your ‘engagement’ with the course material. This may be indicated by comments that make new connections among different parts of the material for the course (that is, the readings, the lectures, the discussions, student presentations, etc.), comments that challenge or support positions in readings and/or lectures, comments that link other experiences to material in the course,</w:t>
      </w:r>
      <w:r w:rsidR="00F83492">
        <w:rPr>
          <w:sz w:val="22"/>
          <w:szCs w:val="22"/>
        </w:rPr>
        <w:t xml:space="preserve"> comments that relate external</w:t>
      </w:r>
      <w:r w:rsidR="005D3D0B">
        <w:rPr>
          <w:sz w:val="22"/>
          <w:szCs w:val="22"/>
        </w:rPr>
        <w:t xml:space="preserve"> world events to material in the course, comments that respond to questions posed in discussions in an informed manner, etc. You are asked to read and think about all of the assigned readings before each meeting; review of ideas and information presented in the corresponding lecture(s) is also required. Do bring your own ideas, arguments and reflections to the </w:t>
      </w:r>
      <w:r w:rsidR="008E2148">
        <w:rPr>
          <w:sz w:val="22"/>
          <w:szCs w:val="22"/>
        </w:rPr>
        <w:t>discussion board</w:t>
      </w:r>
      <w:r w:rsidR="005D3D0B">
        <w:rPr>
          <w:sz w:val="22"/>
          <w:szCs w:val="22"/>
        </w:rPr>
        <w:t xml:space="preserve"> – the quality of </w:t>
      </w:r>
      <w:r w:rsidR="008E2148">
        <w:rPr>
          <w:sz w:val="22"/>
          <w:szCs w:val="22"/>
        </w:rPr>
        <w:t>the discussion</w:t>
      </w:r>
      <w:r w:rsidR="005D3D0B">
        <w:rPr>
          <w:sz w:val="22"/>
          <w:szCs w:val="22"/>
        </w:rPr>
        <w:t xml:space="preserve"> will depend upon students’ preparation. There are also guiding questions in the presentations and in the description of the modules in this document that are triggers for discussion.</w:t>
      </w:r>
    </w:p>
    <w:p w14:paraId="6A2297D6" w14:textId="335ABF7A" w:rsidR="005D3D0B" w:rsidRPr="005D3D0B" w:rsidRDefault="00DF4F59" w:rsidP="005D3D0B">
      <w:pPr>
        <w:pStyle w:val="CM12"/>
        <w:keepNext/>
        <w:keepLines/>
        <w:spacing w:before="120" w:line="360" w:lineRule="auto"/>
        <w:rPr>
          <w:b/>
          <w:sz w:val="22"/>
          <w:szCs w:val="22"/>
        </w:rPr>
      </w:pPr>
      <w:r>
        <w:rPr>
          <w:b/>
          <w:sz w:val="22"/>
          <w:szCs w:val="22"/>
        </w:rPr>
        <w:t>Video Assignment</w:t>
      </w:r>
      <w:r w:rsidR="005D3D0B" w:rsidRPr="005D3D0B">
        <w:rPr>
          <w:b/>
          <w:sz w:val="22"/>
          <w:szCs w:val="22"/>
        </w:rPr>
        <w:t xml:space="preserve"> </w:t>
      </w:r>
      <w:r w:rsidR="005D3D0B" w:rsidRPr="006706CD">
        <w:rPr>
          <w:sz w:val="22"/>
          <w:szCs w:val="22"/>
        </w:rPr>
        <w:t>(</w:t>
      </w:r>
      <w:r w:rsidR="001325A5" w:rsidRPr="006706CD">
        <w:rPr>
          <w:sz w:val="22"/>
          <w:szCs w:val="22"/>
        </w:rPr>
        <w:t>5</w:t>
      </w:r>
      <w:r w:rsidR="005D3D0B" w:rsidRPr="006706CD">
        <w:rPr>
          <w:sz w:val="22"/>
          <w:szCs w:val="22"/>
        </w:rPr>
        <w:t>%):</w:t>
      </w:r>
      <w:r w:rsidR="005D3D0B" w:rsidRPr="005D3D0B">
        <w:rPr>
          <w:b/>
          <w:sz w:val="22"/>
          <w:szCs w:val="22"/>
        </w:rPr>
        <w:t xml:space="preserve"> </w:t>
      </w:r>
      <w:r w:rsidR="005D3D0B" w:rsidRPr="005D3D0B">
        <w:rPr>
          <w:sz w:val="22"/>
          <w:szCs w:val="22"/>
        </w:rPr>
        <w:t>Create an up to five minutes video on Bongo Virtual Classroom that responds to the following questions: What is your personal and educational (professional background)? Which sustainability management topic interests you most? What research do you plan to do?</w:t>
      </w:r>
    </w:p>
    <w:p w14:paraId="2B55635B" w14:textId="60BD03AE" w:rsidR="0033584A" w:rsidRDefault="00255F7F" w:rsidP="00D95635">
      <w:pPr>
        <w:pStyle w:val="CM12"/>
        <w:keepNext/>
        <w:keepLines/>
        <w:spacing w:before="120" w:line="360" w:lineRule="auto"/>
        <w:rPr>
          <w:b/>
          <w:sz w:val="22"/>
          <w:szCs w:val="22"/>
        </w:rPr>
      </w:pPr>
      <w:r>
        <w:rPr>
          <w:b/>
          <w:sz w:val="22"/>
          <w:szCs w:val="22"/>
        </w:rPr>
        <w:t xml:space="preserve">Reflection Papers </w:t>
      </w:r>
      <w:r w:rsidRPr="006706CD">
        <w:rPr>
          <w:sz w:val="22"/>
          <w:szCs w:val="22"/>
        </w:rPr>
        <w:t>(</w:t>
      </w:r>
      <w:r w:rsidR="006706CD" w:rsidRPr="006706CD">
        <w:rPr>
          <w:sz w:val="22"/>
          <w:szCs w:val="22"/>
        </w:rPr>
        <w:t>40%, four</w:t>
      </w:r>
      <w:r w:rsidR="005D3D0B" w:rsidRPr="006706CD">
        <w:rPr>
          <w:sz w:val="22"/>
          <w:szCs w:val="22"/>
        </w:rPr>
        <w:t xml:space="preserve"> papers, </w:t>
      </w:r>
      <w:r w:rsidRPr="006706CD">
        <w:rPr>
          <w:sz w:val="22"/>
          <w:szCs w:val="22"/>
        </w:rPr>
        <w:t>2 pages each, 10% each</w:t>
      </w:r>
      <w:r w:rsidR="006E04D8">
        <w:rPr>
          <w:sz w:val="22"/>
          <w:szCs w:val="22"/>
        </w:rPr>
        <w:t>, length: two pages, 1.5 space</w:t>
      </w:r>
      <w:r w:rsidRPr="006706CD">
        <w:rPr>
          <w:sz w:val="22"/>
          <w:szCs w:val="22"/>
        </w:rPr>
        <w:t>)</w:t>
      </w:r>
      <w:r>
        <w:rPr>
          <w:b/>
          <w:sz w:val="22"/>
          <w:szCs w:val="22"/>
        </w:rPr>
        <w:t>:</w:t>
      </w:r>
    </w:p>
    <w:p w14:paraId="5765B3F0" w14:textId="63E6B313" w:rsidR="00FE489F" w:rsidRDefault="00FE489F" w:rsidP="00FE489F">
      <w:pPr>
        <w:pStyle w:val="ListParagraph"/>
        <w:numPr>
          <w:ilvl w:val="0"/>
          <w:numId w:val="37"/>
        </w:numPr>
        <w:spacing w:line="360" w:lineRule="auto"/>
        <w:rPr>
          <w:lang w:val="en-CA" w:eastAsia="en-CA"/>
        </w:rPr>
      </w:pPr>
      <w:r>
        <w:rPr>
          <w:lang w:val="en-CA" w:eastAsia="en-CA"/>
        </w:rPr>
        <w:t>Describe the w</w:t>
      </w:r>
      <w:r w:rsidRPr="008E79E3">
        <w:rPr>
          <w:lang w:val="en-CA" w:eastAsia="en-CA"/>
        </w:rPr>
        <w:t xml:space="preserve">orking title of your </w:t>
      </w:r>
      <w:r>
        <w:rPr>
          <w:lang w:val="en-CA" w:eastAsia="en-CA"/>
        </w:rPr>
        <w:t>planned PhD research and present a brief</w:t>
      </w:r>
      <w:r w:rsidRPr="002C5F83">
        <w:rPr>
          <w:lang w:val="en-CA" w:eastAsia="en-CA"/>
        </w:rPr>
        <w:t xml:space="preserve"> statement of the specific contributions to </w:t>
      </w:r>
      <w:r w:rsidR="006706CD">
        <w:rPr>
          <w:lang w:val="en-CA" w:eastAsia="en-CA"/>
        </w:rPr>
        <w:t xml:space="preserve">academic </w:t>
      </w:r>
      <w:r w:rsidRPr="002C5F83">
        <w:rPr>
          <w:lang w:val="en-CA" w:eastAsia="en-CA"/>
        </w:rPr>
        <w:t>knowledge that you anticipate making through your doctoral research</w:t>
      </w:r>
      <w:r>
        <w:rPr>
          <w:lang w:val="en-CA" w:eastAsia="en-CA"/>
        </w:rPr>
        <w:t>.</w:t>
      </w:r>
    </w:p>
    <w:p w14:paraId="2470C535" w14:textId="2E0A6281" w:rsidR="006706CD" w:rsidRPr="008E79E3" w:rsidRDefault="006706CD" w:rsidP="00FE489F">
      <w:pPr>
        <w:pStyle w:val="ListParagraph"/>
        <w:numPr>
          <w:ilvl w:val="0"/>
          <w:numId w:val="37"/>
        </w:numPr>
        <w:spacing w:line="360" w:lineRule="auto"/>
        <w:rPr>
          <w:lang w:val="en-CA" w:eastAsia="en-CA"/>
        </w:rPr>
      </w:pPr>
      <w:r>
        <w:rPr>
          <w:lang w:val="en-CA" w:eastAsia="en-CA"/>
        </w:rPr>
        <w:t xml:space="preserve">Describe the value of your research and the </w:t>
      </w:r>
      <w:r w:rsidR="001F2406">
        <w:rPr>
          <w:lang w:val="en-CA" w:eastAsia="en-CA"/>
        </w:rPr>
        <w:t xml:space="preserve">expected results for industry, </w:t>
      </w:r>
      <w:r>
        <w:rPr>
          <w:lang w:val="en-CA" w:eastAsia="en-CA"/>
        </w:rPr>
        <w:t>policy makers, and / or other non-academic people and institutions</w:t>
      </w:r>
      <w:r w:rsidR="006E04D8">
        <w:rPr>
          <w:lang w:val="en-CA" w:eastAsia="en-CA"/>
        </w:rPr>
        <w:t>.</w:t>
      </w:r>
    </w:p>
    <w:p w14:paraId="416EDA9F" w14:textId="698A91F0" w:rsidR="00255F7F" w:rsidRDefault="000F7CB2" w:rsidP="00D95635">
      <w:pPr>
        <w:pStyle w:val="ListParagraph"/>
        <w:numPr>
          <w:ilvl w:val="0"/>
          <w:numId w:val="37"/>
        </w:numPr>
        <w:spacing w:line="360" w:lineRule="auto"/>
        <w:rPr>
          <w:lang w:val="en-CA" w:eastAsia="en-CA"/>
        </w:rPr>
      </w:pPr>
      <w:r>
        <w:rPr>
          <w:lang w:val="en-CA" w:eastAsia="en-CA"/>
        </w:rPr>
        <w:t>What are a</w:t>
      </w:r>
      <w:r w:rsidR="00255F7F">
        <w:rPr>
          <w:lang w:val="en-CA" w:eastAsia="en-CA"/>
        </w:rPr>
        <w:t>dvantages and drawbacks of the SDGs for addressing sustainability problems? Support your arguments using the literature.</w:t>
      </w:r>
    </w:p>
    <w:p w14:paraId="01025929" w14:textId="1875351C" w:rsidR="00255F7F" w:rsidRPr="00466AF2" w:rsidRDefault="00255F7F" w:rsidP="00D95635">
      <w:pPr>
        <w:pStyle w:val="ListParagraph"/>
        <w:numPr>
          <w:ilvl w:val="0"/>
          <w:numId w:val="37"/>
        </w:numPr>
        <w:spacing w:before="100" w:beforeAutospacing="1" w:after="100" w:afterAutospacing="1" w:line="360" w:lineRule="auto"/>
        <w:rPr>
          <w:rFonts w:asciiTheme="majorBidi" w:eastAsia="Times New Roman" w:hAnsiTheme="majorBidi" w:cstheme="majorBidi"/>
          <w:color w:val="000000"/>
          <w:szCs w:val="22"/>
        </w:rPr>
      </w:pPr>
      <w:r w:rsidRPr="00466AF2">
        <w:rPr>
          <w:rFonts w:asciiTheme="majorBidi" w:eastAsia="Times New Roman" w:hAnsiTheme="majorBidi" w:cstheme="majorBidi"/>
          <w:color w:val="000000"/>
          <w:szCs w:val="22"/>
        </w:rPr>
        <w:t xml:space="preserve">Define the major focus of your work and </w:t>
      </w:r>
      <w:r w:rsidRPr="00466AF2">
        <w:rPr>
          <w:rFonts w:eastAsia="Times New Roman" w:cs="Times New Roman"/>
          <w:color w:val="000000"/>
          <w:szCs w:val="22"/>
        </w:rPr>
        <w:t>the main bodies of literature and sub-areas that you will use for your research.</w:t>
      </w:r>
    </w:p>
    <w:p w14:paraId="33A39EA7" w14:textId="71133033" w:rsidR="005D3D0B" w:rsidRDefault="00405E06" w:rsidP="005D3D0B">
      <w:pPr>
        <w:pStyle w:val="CM12"/>
        <w:keepLines/>
        <w:spacing w:before="120" w:line="360" w:lineRule="auto"/>
        <w:rPr>
          <w:sz w:val="22"/>
          <w:szCs w:val="22"/>
        </w:rPr>
      </w:pPr>
      <w:r>
        <w:rPr>
          <w:b/>
          <w:sz w:val="22"/>
          <w:szCs w:val="22"/>
        </w:rPr>
        <w:t>Topic</w:t>
      </w:r>
      <w:r w:rsidR="0076789A" w:rsidRPr="00CC510E">
        <w:rPr>
          <w:b/>
          <w:sz w:val="22"/>
          <w:szCs w:val="22"/>
        </w:rPr>
        <w:t xml:space="preserve"> Presentation</w:t>
      </w:r>
      <w:r w:rsidR="00FE489F">
        <w:rPr>
          <w:sz w:val="22"/>
          <w:szCs w:val="22"/>
        </w:rPr>
        <w:t xml:space="preserve"> (</w:t>
      </w:r>
      <w:r w:rsidR="001325A5">
        <w:rPr>
          <w:sz w:val="22"/>
          <w:szCs w:val="22"/>
        </w:rPr>
        <w:t>20</w:t>
      </w:r>
      <w:r w:rsidR="00FE489F">
        <w:rPr>
          <w:sz w:val="22"/>
          <w:szCs w:val="22"/>
        </w:rPr>
        <w:t>%</w:t>
      </w:r>
      <w:r w:rsidR="001325A5">
        <w:rPr>
          <w:sz w:val="22"/>
          <w:szCs w:val="22"/>
        </w:rPr>
        <w:t>, 10% presentation, 10% paper)</w:t>
      </w:r>
      <w:r w:rsidR="0076789A" w:rsidRPr="00E63B1B">
        <w:rPr>
          <w:sz w:val="22"/>
          <w:szCs w:val="22"/>
        </w:rPr>
        <w:t xml:space="preserve">: </w:t>
      </w:r>
      <w:r w:rsidR="005D3D0B" w:rsidRPr="002C4A53">
        <w:rPr>
          <w:sz w:val="22"/>
          <w:szCs w:val="22"/>
        </w:rPr>
        <w:t>Students will present the course topic</w:t>
      </w:r>
      <w:r w:rsidR="005D3D0B">
        <w:rPr>
          <w:sz w:val="22"/>
          <w:szCs w:val="22"/>
        </w:rPr>
        <w:t xml:space="preserve"> based on </w:t>
      </w:r>
      <w:r w:rsidR="00500E67">
        <w:rPr>
          <w:sz w:val="22"/>
          <w:szCs w:val="22"/>
        </w:rPr>
        <w:t>a question</w:t>
      </w:r>
      <w:r w:rsidR="005D3D0B">
        <w:rPr>
          <w:sz w:val="22"/>
          <w:szCs w:val="22"/>
        </w:rPr>
        <w:t xml:space="preserve"> that has been assigned to student</w:t>
      </w:r>
      <w:r w:rsidR="00702107">
        <w:rPr>
          <w:sz w:val="22"/>
          <w:szCs w:val="22"/>
        </w:rPr>
        <w:t xml:space="preserve"> groups</w:t>
      </w:r>
      <w:r w:rsidR="005D3D0B" w:rsidRPr="002C4A53">
        <w:rPr>
          <w:sz w:val="22"/>
          <w:szCs w:val="22"/>
        </w:rPr>
        <w:t xml:space="preserve"> and its connection to Sustainability Management</w:t>
      </w:r>
      <w:r w:rsidR="005D3D0B">
        <w:rPr>
          <w:sz w:val="22"/>
          <w:szCs w:val="22"/>
        </w:rPr>
        <w:t xml:space="preserve"> using a PowerPoint presentation. </w:t>
      </w:r>
      <w:r w:rsidR="005D3D0B" w:rsidRPr="002C4A53">
        <w:rPr>
          <w:sz w:val="22"/>
          <w:szCs w:val="22"/>
        </w:rPr>
        <w:t>The presentation should include an introduction to the topic and a critical discussion based on the reading</w:t>
      </w:r>
      <w:r w:rsidR="005D3D0B">
        <w:rPr>
          <w:sz w:val="22"/>
          <w:szCs w:val="22"/>
        </w:rPr>
        <w:t>s</w:t>
      </w:r>
      <w:r w:rsidR="005D3D0B" w:rsidRPr="002C4A53">
        <w:rPr>
          <w:sz w:val="22"/>
          <w:szCs w:val="22"/>
        </w:rPr>
        <w:t xml:space="preserve">. The presentation </w:t>
      </w:r>
      <w:r w:rsidR="005D3D0B">
        <w:rPr>
          <w:sz w:val="22"/>
          <w:szCs w:val="22"/>
        </w:rPr>
        <w:t xml:space="preserve">should consist of the following slides: </w:t>
      </w:r>
      <w:r w:rsidR="00F34F64">
        <w:rPr>
          <w:sz w:val="22"/>
          <w:szCs w:val="22"/>
        </w:rPr>
        <w:t xml:space="preserve">Topic description, Background literature, Conclusions, Relevance for Sustainability Management. </w:t>
      </w:r>
      <w:r w:rsidR="005D3D0B">
        <w:rPr>
          <w:sz w:val="22"/>
          <w:szCs w:val="22"/>
        </w:rPr>
        <w:t xml:space="preserve">Furthermore, the presentation should include two questions (on the last slide) about the topic and its connection to sustainability management that should be </w:t>
      </w:r>
      <w:r w:rsidR="002173D5">
        <w:rPr>
          <w:sz w:val="22"/>
          <w:szCs w:val="22"/>
        </w:rPr>
        <w:t>answered by the other students o</w:t>
      </w:r>
      <w:r w:rsidR="005D3D0B">
        <w:rPr>
          <w:sz w:val="22"/>
          <w:szCs w:val="22"/>
        </w:rPr>
        <w:t>n the discussion board</w:t>
      </w:r>
      <w:r w:rsidR="005D3D0B" w:rsidRPr="002C4A53">
        <w:rPr>
          <w:sz w:val="22"/>
          <w:szCs w:val="22"/>
        </w:rPr>
        <w:t>.</w:t>
      </w:r>
      <w:r w:rsidR="005D3D0B">
        <w:rPr>
          <w:sz w:val="22"/>
          <w:szCs w:val="22"/>
        </w:rPr>
        <w:t xml:space="preserve"> Therefore, I will post the presentation</w:t>
      </w:r>
      <w:r w:rsidR="00F34F64">
        <w:rPr>
          <w:sz w:val="22"/>
          <w:szCs w:val="22"/>
        </w:rPr>
        <w:t>s</w:t>
      </w:r>
      <w:r w:rsidR="005D3D0B">
        <w:rPr>
          <w:sz w:val="22"/>
          <w:szCs w:val="22"/>
        </w:rPr>
        <w:t xml:space="preserve"> on the course website.</w:t>
      </w:r>
      <w:r w:rsidR="005D3D0B" w:rsidRPr="002C4A53">
        <w:rPr>
          <w:sz w:val="22"/>
          <w:szCs w:val="22"/>
        </w:rPr>
        <w:t xml:space="preserve"> </w:t>
      </w:r>
      <w:r w:rsidR="005D3D0B">
        <w:rPr>
          <w:sz w:val="22"/>
          <w:szCs w:val="22"/>
        </w:rPr>
        <w:t>See the course website (Topic Presentation) for the students and their topics.</w:t>
      </w:r>
    </w:p>
    <w:p w14:paraId="270A46CF" w14:textId="11BFF7DF" w:rsidR="005D3D0B" w:rsidRDefault="005D3D0B" w:rsidP="005D3D0B">
      <w:pPr>
        <w:pStyle w:val="CM12"/>
        <w:keepLines/>
        <w:spacing w:before="120" w:line="360" w:lineRule="auto"/>
      </w:pPr>
      <w:r w:rsidRPr="002C4A53">
        <w:rPr>
          <w:sz w:val="22"/>
          <w:szCs w:val="22"/>
        </w:rPr>
        <w:t xml:space="preserve">Furthermore, each student </w:t>
      </w:r>
      <w:r>
        <w:rPr>
          <w:sz w:val="22"/>
          <w:szCs w:val="22"/>
        </w:rPr>
        <w:t xml:space="preserve">of the presentation group </w:t>
      </w:r>
      <w:r w:rsidRPr="002C4A53">
        <w:rPr>
          <w:sz w:val="22"/>
          <w:szCs w:val="22"/>
        </w:rPr>
        <w:t xml:space="preserve">submits a two pages paper.  The two pages research paper should </w:t>
      </w:r>
      <w:r>
        <w:rPr>
          <w:sz w:val="22"/>
          <w:szCs w:val="22"/>
        </w:rPr>
        <w:t>be structured the same as the presentation</w:t>
      </w:r>
      <w:r>
        <w:t>.</w:t>
      </w:r>
    </w:p>
    <w:p w14:paraId="11B3AE08" w14:textId="7F50F175" w:rsidR="003247B6" w:rsidRPr="00EF541B" w:rsidRDefault="006156D2" w:rsidP="00EF541B">
      <w:pPr>
        <w:pStyle w:val="CM12"/>
        <w:keepLines/>
        <w:spacing w:before="120" w:line="360" w:lineRule="auto"/>
        <w:rPr>
          <w:sz w:val="22"/>
          <w:szCs w:val="22"/>
        </w:rPr>
      </w:pPr>
      <w:r w:rsidRPr="00EF541B">
        <w:rPr>
          <w:b/>
          <w:sz w:val="22"/>
          <w:szCs w:val="22"/>
        </w:rPr>
        <w:t xml:space="preserve">SDG Consulting </w:t>
      </w:r>
      <w:r w:rsidRPr="00EF541B">
        <w:rPr>
          <w:sz w:val="22"/>
          <w:szCs w:val="22"/>
        </w:rPr>
        <w:t>(Group Assignment</w:t>
      </w:r>
      <w:r w:rsidR="00EF541B" w:rsidRPr="00EF541B">
        <w:rPr>
          <w:sz w:val="22"/>
          <w:szCs w:val="22"/>
        </w:rPr>
        <w:t>, 10%</w:t>
      </w:r>
      <w:r w:rsidRPr="00EF541B">
        <w:rPr>
          <w:sz w:val="22"/>
          <w:szCs w:val="22"/>
        </w:rPr>
        <w:t>):</w:t>
      </w:r>
      <w:r w:rsidRPr="00EF541B">
        <w:rPr>
          <w:b/>
          <w:sz w:val="22"/>
          <w:szCs w:val="22"/>
        </w:rPr>
        <w:t xml:space="preserve"> </w:t>
      </w:r>
      <w:r w:rsidR="003247B6" w:rsidRPr="00EF541B">
        <w:rPr>
          <w:sz w:val="22"/>
          <w:szCs w:val="22"/>
        </w:rPr>
        <w:t xml:space="preserve">Develop a concept to address the SDGs for an industrialized country (such as Canada), an emerging country (such as China, India or Mexico), </w:t>
      </w:r>
      <w:r w:rsidR="00715086">
        <w:rPr>
          <w:sz w:val="22"/>
          <w:szCs w:val="22"/>
        </w:rPr>
        <w:t>or</w:t>
      </w:r>
      <w:r w:rsidR="003247B6" w:rsidRPr="00EF541B">
        <w:rPr>
          <w:sz w:val="22"/>
          <w:szCs w:val="22"/>
        </w:rPr>
        <w:t xml:space="preserve"> a developing country (such as Rwanda or Yemen) based on your personal knowledge and the knowledge you acquired this term. PowerPoint Presentation. Students will be assigned to groups.</w:t>
      </w:r>
    </w:p>
    <w:p w14:paraId="35558322" w14:textId="64D8E15F" w:rsidR="0076789A" w:rsidRPr="00E63B1B" w:rsidRDefault="0076789A" w:rsidP="00D95635">
      <w:pPr>
        <w:pStyle w:val="Default"/>
        <w:spacing w:before="120" w:line="360" w:lineRule="auto"/>
        <w:rPr>
          <w:sz w:val="22"/>
          <w:szCs w:val="22"/>
        </w:rPr>
      </w:pPr>
      <w:r w:rsidRPr="008F2202">
        <w:rPr>
          <w:b/>
          <w:sz w:val="22"/>
          <w:szCs w:val="22"/>
        </w:rPr>
        <w:t xml:space="preserve">Final </w:t>
      </w:r>
      <w:r w:rsidR="009E3A82">
        <w:rPr>
          <w:b/>
          <w:sz w:val="22"/>
          <w:szCs w:val="22"/>
        </w:rPr>
        <w:t>Paper</w:t>
      </w:r>
      <w:r w:rsidRPr="008F2202">
        <w:rPr>
          <w:b/>
          <w:sz w:val="22"/>
          <w:szCs w:val="22"/>
        </w:rPr>
        <w:t xml:space="preserve"> </w:t>
      </w:r>
      <w:r w:rsidRPr="00953734">
        <w:rPr>
          <w:sz w:val="22"/>
          <w:szCs w:val="22"/>
        </w:rPr>
        <w:t>(</w:t>
      </w:r>
      <w:r w:rsidR="00EF541B">
        <w:rPr>
          <w:sz w:val="22"/>
          <w:szCs w:val="22"/>
        </w:rPr>
        <w:t>15</w:t>
      </w:r>
      <w:r w:rsidRPr="00953734">
        <w:rPr>
          <w:sz w:val="22"/>
          <w:szCs w:val="22"/>
        </w:rPr>
        <w:t>%):</w:t>
      </w:r>
      <w:r w:rsidRPr="00E63B1B">
        <w:rPr>
          <w:sz w:val="22"/>
          <w:szCs w:val="22"/>
        </w:rPr>
        <w:t xml:space="preserve"> </w:t>
      </w:r>
      <w:r w:rsidR="00A55E18" w:rsidRPr="00A55E18">
        <w:rPr>
          <w:sz w:val="22"/>
          <w:szCs w:val="22"/>
        </w:rPr>
        <w:t xml:space="preserve"> </w:t>
      </w:r>
      <w:r w:rsidR="00A55E18">
        <w:rPr>
          <w:sz w:val="22"/>
          <w:szCs w:val="22"/>
        </w:rPr>
        <w:t>P</w:t>
      </w:r>
      <w:r w:rsidR="00A55E18" w:rsidRPr="00E63B1B">
        <w:rPr>
          <w:sz w:val="22"/>
          <w:szCs w:val="22"/>
        </w:rPr>
        <w:t xml:space="preserve">resent a proposal for a research project addressing a sustainability management issue. The presentation includes </w:t>
      </w:r>
      <w:r w:rsidR="00A55E18" w:rsidRPr="0033584A">
        <w:rPr>
          <w:sz w:val="22"/>
          <w:szCs w:val="22"/>
        </w:rPr>
        <w:t xml:space="preserve">the working title of your thesis and a brief statement of the specific contributions to </w:t>
      </w:r>
      <w:r w:rsidR="00A55E18">
        <w:rPr>
          <w:sz w:val="22"/>
          <w:szCs w:val="22"/>
        </w:rPr>
        <w:t xml:space="preserve">academic </w:t>
      </w:r>
      <w:r w:rsidR="00A55E18" w:rsidRPr="0033584A">
        <w:rPr>
          <w:sz w:val="22"/>
          <w:szCs w:val="22"/>
        </w:rPr>
        <w:t>knowledge</w:t>
      </w:r>
      <w:r w:rsidR="00A55E18">
        <w:rPr>
          <w:sz w:val="22"/>
          <w:szCs w:val="22"/>
        </w:rPr>
        <w:t>, to real-world problem solving and to the SDGs</w:t>
      </w:r>
      <w:r w:rsidR="00A55E18" w:rsidRPr="0033584A">
        <w:rPr>
          <w:sz w:val="22"/>
          <w:szCs w:val="22"/>
        </w:rPr>
        <w:t xml:space="preserve"> that you anticipate making through your doctoral research</w:t>
      </w:r>
      <w:r w:rsidR="00A55E18">
        <w:rPr>
          <w:sz w:val="22"/>
          <w:szCs w:val="22"/>
        </w:rPr>
        <w:t xml:space="preserve">. </w:t>
      </w:r>
      <w:r w:rsidR="00A55E18" w:rsidRPr="0033584A">
        <w:rPr>
          <w:sz w:val="22"/>
          <w:szCs w:val="22"/>
        </w:rPr>
        <w:t xml:space="preserve">Define the major focus of your work </w:t>
      </w:r>
      <w:r w:rsidR="00A55E18">
        <w:rPr>
          <w:sz w:val="22"/>
          <w:szCs w:val="22"/>
        </w:rPr>
        <w:t xml:space="preserve">(background, rationale, research questions, and expected results) </w:t>
      </w:r>
      <w:r w:rsidR="00A55E18" w:rsidRPr="0033584A">
        <w:rPr>
          <w:sz w:val="22"/>
          <w:szCs w:val="22"/>
        </w:rPr>
        <w:t>and the main bodies of literature and sub-areas that you will use for your research</w:t>
      </w:r>
      <w:r w:rsidR="00A55E18">
        <w:rPr>
          <w:sz w:val="22"/>
          <w:szCs w:val="22"/>
        </w:rPr>
        <w:t>.</w:t>
      </w:r>
      <w:r w:rsidR="00255F7F">
        <w:rPr>
          <w:sz w:val="22"/>
          <w:szCs w:val="22"/>
        </w:rPr>
        <w:t xml:space="preserve"> </w:t>
      </w:r>
      <w:r w:rsidRPr="00E63B1B">
        <w:rPr>
          <w:sz w:val="22"/>
          <w:szCs w:val="22"/>
        </w:rPr>
        <w:t>Support your arguments with academic references.</w:t>
      </w:r>
      <w:r w:rsidR="004F1370">
        <w:rPr>
          <w:sz w:val="22"/>
          <w:szCs w:val="22"/>
        </w:rPr>
        <w:t xml:space="preserve"> Length: 10 pages without references, 1.5 lines.</w:t>
      </w:r>
    </w:p>
    <w:p w14:paraId="2C94842C" w14:textId="6BCD1D67" w:rsidR="0076789A" w:rsidRPr="00E63B1B" w:rsidRDefault="0076789A" w:rsidP="00D95635">
      <w:pPr>
        <w:pStyle w:val="Default"/>
        <w:spacing w:before="120" w:line="360" w:lineRule="auto"/>
        <w:rPr>
          <w:sz w:val="22"/>
          <w:szCs w:val="22"/>
        </w:rPr>
      </w:pPr>
      <w:r w:rsidRPr="00E63B1B">
        <w:rPr>
          <w:sz w:val="22"/>
          <w:szCs w:val="22"/>
        </w:rPr>
        <w:t xml:space="preserve">All presentations and papers have to be submitted </w:t>
      </w:r>
      <w:r w:rsidR="004B4266">
        <w:rPr>
          <w:sz w:val="22"/>
          <w:szCs w:val="22"/>
        </w:rPr>
        <w:t>through the respective dropbox.</w:t>
      </w:r>
    </w:p>
    <w:p w14:paraId="589F5723" w14:textId="77777777" w:rsidR="0076789A" w:rsidRPr="00857BA1" w:rsidRDefault="0076789A" w:rsidP="00D95635">
      <w:pPr>
        <w:pStyle w:val="Default"/>
        <w:spacing w:line="360" w:lineRule="auto"/>
      </w:pPr>
    </w:p>
    <w:p w14:paraId="73DEBAAB" w14:textId="75B9A8DD" w:rsidR="0076789A" w:rsidRDefault="0076789A" w:rsidP="00D95635">
      <w:pPr>
        <w:pStyle w:val="Default"/>
        <w:spacing w:line="360" w:lineRule="auto"/>
        <w:rPr>
          <w:b/>
          <w:bCs/>
          <w:color w:val="auto"/>
          <w:sz w:val="28"/>
          <w:szCs w:val="28"/>
        </w:rPr>
      </w:pPr>
      <w:r>
        <w:rPr>
          <w:b/>
          <w:bCs/>
          <w:color w:val="auto"/>
          <w:sz w:val="28"/>
          <w:szCs w:val="28"/>
        </w:rPr>
        <w:t>Summary of ‘due dates’:</w:t>
      </w:r>
    </w:p>
    <w:p w14:paraId="4884FA3E" w14:textId="2A64C480" w:rsidR="008F4093" w:rsidRPr="008F4093" w:rsidRDefault="008F4093" w:rsidP="00FE489F">
      <w:pPr>
        <w:pStyle w:val="CM12"/>
        <w:numPr>
          <w:ilvl w:val="0"/>
          <w:numId w:val="2"/>
        </w:numPr>
        <w:spacing w:line="360" w:lineRule="auto"/>
        <w:ind w:left="714" w:hanging="357"/>
        <w:rPr>
          <w:sz w:val="22"/>
          <w:szCs w:val="22"/>
        </w:rPr>
      </w:pPr>
      <w:r w:rsidRPr="008F4093">
        <w:rPr>
          <w:b/>
          <w:sz w:val="22"/>
          <w:szCs w:val="22"/>
        </w:rPr>
        <w:t xml:space="preserve">Video Assignment: </w:t>
      </w:r>
      <w:r>
        <w:rPr>
          <w:sz w:val="22"/>
          <w:szCs w:val="22"/>
        </w:rPr>
        <w:t>September 13, 11:55 pm</w:t>
      </w:r>
    </w:p>
    <w:p w14:paraId="6E902463" w14:textId="647A726F" w:rsidR="00255F7F" w:rsidRPr="00FE489F" w:rsidRDefault="00255F7F" w:rsidP="00FE489F">
      <w:pPr>
        <w:pStyle w:val="CM12"/>
        <w:numPr>
          <w:ilvl w:val="0"/>
          <w:numId w:val="2"/>
        </w:numPr>
        <w:spacing w:line="360" w:lineRule="auto"/>
        <w:ind w:left="714" w:hanging="357"/>
        <w:rPr>
          <w:sz w:val="22"/>
          <w:szCs w:val="22"/>
        </w:rPr>
      </w:pPr>
      <w:r w:rsidRPr="00466AF2">
        <w:rPr>
          <w:b/>
          <w:sz w:val="22"/>
          <w:szCs w:val="22"/>
        </w:rPr>
        <w:t>Reflection papers</w:t>
      </w:r>
      <w:r w:rsidR="00253B0A">
        <w:rPr>
          <w:b/>
          <w:sz w:val="22"/>
          <w:szCs w:val="22"/>
        </w:rPr>
        <w:t xml:space="preserve">: </w:t>
      </w:r>
      <w:r w:rsidR="00253B0A" w:rsidRPr="00FE489F">
        <w:rPr>
          <w:sz w:val="22"/>
          <w:szCs w:val="22"/>
        </w:rPr>
        <w:t xml:space="preserve">Paper 1 due on </w:t>
      </w:r>
      <w:r w:rsidR="00FE489F" w:rsidRPr="00FE489F">
        <w:rPr>
          <w:sz w:val="22"/>
          <w:szCs w:val="22"/>
        </w:rPr>
        <w:t xml:space="preserve">September </w:t>
      </w:r>
      <w:r w:rsidR="008F4093">
        <w:rPr>
          <w:sz w:val="22"/>
          <w:szCs w:val="22"/>
        </w:rPr>
        <w:t>20</w:t>
      </w:r>
      <w:r w:rsidR="00FE489F" w:rsidRPr="00FE489F">
        <w:rPr>
          <w:sz w:val="22"/>
          <w:szCs w:val="22"/>
        </w:rPr>
        <w:t xml:space="preserve"> (11:59 pm in the Reflection Paper Dropbox)</w:t>
      </w:r>
      <w:r w:rsidR="00253B0A" w:rsidRPr="00FE489F">
        <w:rPr>
          <w:sz w:val="22"/>
          <w:szCs w:val="22"/>
        </w:rPr>
        <w:t>, paper 2 due on</w:t>
      </w:r>
      <w:r w:rsidR="00FE489F" w:rsidRPr="00FE489F">
        <w:rPr>
          <w:sz w:val="22"/>
          <w:szCs w:val="22"/>
        </w:rPr>
        <w:t xml:space="preserve"> October </w:t>
      </w:r>
      <w:r w:rsidR="008F4093">
        <w:rPr>
          <w:sz w:val="22"/>
          <w:szCs w:val="22"/>
        </w:rPr>
        <w:t>4</w:t>
      </w:r>
      <w:r w:rsidR="00FE489F" w:rsidRPr="00FE489F">
        <w:rPr>
          <w:sz w:val="22"/>
          <w:szCs w:val="22"/>
        </w:rPr>
        <w:t xml:space="preserve"> (11:59 pm in the Reflection Paper Dropbox)</w:t>
      </w:r>
      <w:r w:rsidR="00253B0A" w:rsidRPr="00FE489F">
        <w:rPr>
          <w:sz w:val="22"/>
          <w:szCs w:val="22"/>
        </w:rPr>
        <w:t>, paper 3 due on</w:t>
      </w:r>
      <w:r w:rsidR="00FE489F" w:rsidRPr="00FE489F">
        <w:rPr>
          <w:sz w:val="22"/>
          <w:szCs w:val="22"/>
        </w:rPr>
        <w:t xml:space="preserve"> </w:t>
      </w:r>
      <w:r w:rsidR="008F4093">
        <w:rPr>
          <w:sz w:val="22"/>
          <w:szCs w:val="22"/>
        </w:rPr>
        <w:t>October 25</w:t>
      </w:r>
      <w:r w:rsidR="00FE489F" w:rsidRPr="00FE489F">
        <w:rPr>
          <w:sz w:val="22"/>
          <w:szCs w:val="22"/>
        </w:rPr>
        <w:t xml:space="preserve"> (11:59 pm in the Reflection Paper Dropbox)</w:t>
      </w:r>
      <w:r w:rsidR="008F4093">
        <w:rPr>
          <w:sz w:val="22"/>
          <w:szCs w:val="22"/>
        </w:rPr>
        <w:t xml:space="preserve">, paper 4 due on November 8, </w:t>
      </w:r>
      <w:r w:rsidR="008F4093" w:rsidRPr="00FE489F">
        <w:rPr>
          <w:sz w:val="22"/>
          <w:szCs w:val="22"/>
        </w:rPr>
        <w:t>(11:59 pm in the Reflection Paper Dropbox)</w:t>
      </w:r>
    </w:p>
    <w:p w14:paraId="752C5081" w14:textId="5D249480" w:rsidR="0072633F" w:rsidRDefault="00405E06" w:rsidP="008F4093">
      <w:pPr>
        <w:pStyle w:val="CM12"/>
        <w:numPr>
          <w:ilvl w:val="0"/>
          <w:numId w:val="2"/>
        </w:numPr>
        <w:spacing w:line="360" w:lineRule="auto"/>
        <w:ind w:left="714" w:hanging="357"/>
        <w:rPr>
          <w:sz w:val="22"/>
          <w:szCs w:val="22"/>
        </w:rPr>
      </w:pPr>
      <w:r>
        <w:rPr>
          <w:b/>
          <w:sz w:val="22"/>
          <w:szCs w:val="22"/>
        </w:rPr>
        <w:t>Topic</w:t>
      </w:r>
      <w:r w:rsidR="0076789A" w:rsidRPr="00B56C73">
        <w:rPr>
          <w:b/>
          <w:sz w:val="22"/>
          <w:szCs w:val="22"/>
        </w:rPr>
        <w:t xml:space="preserve"> presentations:</w:t>
      </w:r>
      <w:r w:rsidR="0076789A">
        <w:rPr>
          <w:sz w:val="22"/>
          <w:szCs w:val="22"/>
        </w:rPr>
        <w:t xml:space="preserve"> Due date</w:t>
      </w:r>
      <w:r w:rsidR="00047985">
        <w:rPr>
          <w:sz w:val="22"/>
          <w:szCs w:val="22"/>
        </w:rPr>
        <w:t>s</w:t>
      </w:r>
      <w:r w:rsidR="0076789A">
        <w:rPr>
          <w:sz w:val="22"/>
          <w:szCs w:val="22"/>
        </w:rPr>
        <w:t xml:space="preserve"> for the respective </w:t>
      </w:r>
      <w:r w:rsidR="00900498">
        <w:rPr>
          <w:sz w:val="22"/>
          <w:szCs w:val="22"/>
        </w:rPr>
        <w:t>topic</w:t>
      </w:r>
      <w:r w:rsidR="0076789A">
        <w:rPr>
          <w:sz w:val="22"/>
          <w:szCs w:val="22"/>
        </w:rPr>
        <w:t xml:space="preserve"> presentations are listed on the course website</w:t>
      </w:r>
    </w:p>
    <w:p w14:paraId="5F61DB9F" w14:textId="54B97FC1" w:rsidR="00192C69" w:rsidRPr="00192C69" w:rsidRDefault="00192C69" w:rsidP="00192C69">
      <w:pPr>
        <w:pStyle w:val="CM12"/>
        <w:numPr>
          <w:ilvl w:val="0"/>
          <w:numId w:val="2"/>
        </w:numPr>
        <w:spacing w:line="360" w:lineRule="auto"/>
        <w:ind w:left="714" w:hanging="357"/>
        <w:rPr>
          <w:sz w:val="22"/>
          <w:szCs w:val="22"/>
        </w:rPr>
      </w:pPr>
      <w:r>
        <w:rPr>
          <w:b/>
          <w:sz w:val="22"/>
          <w:szCs w:val="22"/>
        </w:rPr>
        <w:t>SDG Consulting Project:</w:t>
      </w:r>
      <w:r w:rsidRPr="00192C69">
        <w:rPr>
          <w:b/>
          <w:sz w:val="22"/>
          <w:szCs w:val="22"/>
        </w:rPr>
        <w:t xml:space="preserve"> </w:t>
      </w:r>
      <w:r w:rsidRPr="00192C69">
        <w:rPr>
          <w:sz w:val="22"/>
          <w:szCs w:val="22"/>
        </w:rPr>
        <w:t>November 27, 11:59 pm in the Group Assignment: How to achieve the SDGs dropbox.</w:t>
      </w:r>
    </w:p>
    <w:p w14:paraId="28279BDB" w14:textId="313C8359" w:rsidR="0076789A" w:rsidRDefault="0076789A" w:rsidP="00D95635">
      <w:pPr>
        <w:pStyle w:val="CM12"/>
        <w:numPr>
          <w:ilvl w:val="0"/>
          <w:numId w:val="2"/>
        </w:numPr>
        <w:spacing w:after="262" w:line="360" w:lineRule="auto"/>
        <w:rPr>
          <w:sz w:val="22"/>
          <w:szCs w:val="22"/>
        </w:rPr>
      </w:pPr>
      <w:r w:rsidRPr="00B56C73">
        <w:rPr>
          <w:b/>
          <w:sz w:val="22"/>
          <w:szCs w:val="22"/>
        </w:rPr>
        <w:t>Final paper:</w:t>
      </w:r>
      <w:r w:rsidR="00BB1A75">
        <w:rPr>
          <w:sz w:val="22"/>
          <w:szCs w:val="22"/>
        </w:rPr>
        <w:t xml:space="preserve"> Due on December </w:t>
      </w:r>
      <w:r w:rsidR="00E37183">
        <w:rPr>
          <w:sz w:val="22"/>
          <w:szCs w:val="22"/>
        </w:rPr>
        <w:t>6</w:t>
      </w:r>
      <w:r>
        <w:rPr>
          <w:sz w:val="22"/>
          <w:szCs w:val="22"/>
        </w:rPr>
        <w:t>, 11:59 pm</w:t>
      </w:r>
      <w:r w:rsidR="009E3A82">
        <w:rPr>
          <w:sz w:val="22"/>
          <w:szCs w:val="22"/>
        </w:rPr>
        <w:t xml:space="preserve"> in the Final Paper Dropbox</w:t>
      </w:r>
      <w:r>
        <w:rPr>
          <w:sz w:val="22"/>
          <w:szCs w:val="22"/>
        </w:rPr>
        <w:t>.</w:t>
      </w:r>
    </w:p>
    <w:p w14:paraId="1292F707" w14:textId="69F654D3" w:rsidR="0076789A" w:rsidRDefault="0076789A" w:rsidP="00D95635">
      <w:pPr>
        <w:pStyle w:val="CM12"/>
        <w:spacing w:after="262" w:line="360" w:lineRule="auto"/>
        <w:rPr>
          <w:sz w:val="22"/>
          <w:szCs w:val="22"/>
        </w:rPr>
      </w:pPr>
      <w:r>
        <w:rPr>
          <w:b/>
          <w:bCs/>
          <w:sz w:val="22"/>
          <w:szCs w:val="22"/>
        </w:rPr>
        <w:t xml:space="preserve">Academic Integrity: </w:t>
      </w:r>
      <w:r w:rsidR="001177E8">
        <w:rPr>
          <w:sz w:val="22"/>
          <w:szCs w:val="22"/>
        </w:rPr>
        <w:t>To</w:t>
      </w:r>
      <w:r>
        <w:rPr>
          <w:sz w:val="22"/>
          <w:szCs w:val="22"/>
        </w:rPr>
        <w:t xml:space="preserve"> maintain a culture of academic integrity, members of the University of Waterloo community are expected to promote honesty, trust, fairness, respect and responsibility. http://www.uwaterloo.ca/academicintegrity/. Students who are unsure what constitutes an academic offence are requested to visit the on-line tutorial at: http://www.lib.uwaterloo.ca/ait/ </w:t>
      </w:r>
    </w:p>
    <w:p w14:paraId="2B1B928C" w14:textId="77777777" w:rsidR="0076789A" w:rsidRDefault="0076789A" w:rsidP="00D95635">
      <w:pPr>
        <w:pStyle w:val="CM12"/>
        <w:spacing w:after="262" w:line="360" w:lineRule="auto"/>
        <w:ind w:right="91"/>
        <w:rPr>
          <w:sz w:val="22"/>
          <w:szCs w:val="22"/>
        </w:rPr>
      </w:pPr>
      <w:r>
        <w:rPr>
          <w:b/>
          <w:bCs/>
          <w:sz w:val="22"/>
          <w:szCs w:val="22"/>
        </w:rPr>
        <w:t>Research Ethics:</w:t>
      </w:r>
      <w:r>
        <w:rPr>
          <w:sz w:val="22"/>
          <w:szCs w:val="22"/>
        </w:rPr>
        <w:t xml:space="preserve"> Please also note that the ‘University of Waterloo requires all research conducted by its students, staff, and faculty which involves humans as participants to undergo prior ethics review and clearance through the Director, Office of Human Research and Animal Care (Office). The ethics review and clearance processes are intended to ensure that projects comply with the Office’s Guidelines for Research with Human Participants (Guidelines) as well as those of provincial and federal agencies, and that the safety, rights and welfare of participants are adequately protected. The Guidelines inform researchers about ethical issues and procedures which are of concern when conducting research with humans (e.g. confidentiality, risks and benefits, informed consent process, etc.)’ (http://www.research.uwaterloo.ca/ethics/human/). Recognise, however, that students are instructed NOT to contact any ‘outside organisations’ to complete their written assignments for this course.</w:t>
      </w:r>
    </w:p>
    <w:p w14:paraId="5BD1D7E1" w14:textId="77777777" w:rsidR="0076789A" w:rsidRDefault="0076789A" w:rsidP="00D95635">
      <w:pPr>
        <w:pStyle w:val="CM12"/>
        <w:spacing w:after="262" w:line="360" w:lineRule="auto"/>
        <w:ind w:right="198"/>
        <w:rPr>
          <w:sz w:val="22"/>
          <w:szCs w:val="22"/>
        </w:rPr>
      </w:pPr>
      <w:r>
        <w:rPr>
          <w:b/>
          <w:bCs/>
          <w:sz w:val="22"/>
          <w:szCs w:val="22"/>
        </w:rPr>
        <w:t xml:space="preserve">Note for students with disabilities: </w:t>
      </w:r>
      <w:r>
        <w:rPr>
          <w:sz w:val="22"/>
          <w:szCs w:val="22"/>
        </w:rPr>
        <w:t>The Office for Persons with Disabilities (OPD), located in Needles Hall, Room 1132, collaborates with all academic departments to arrange appropriate accommodations for students with disabilities without compromising the academic integrity of the curriculum. If you require academic accommodations to lessen the impact of your disability, please register with the OPD at the beginning of each academic term.</w:t>
      </w:r>
    </w:p>
    <w:p w14:paraId="1C53B678" w14:textId="77777777" w:rsidR="0076789A" w:rsidRPr="00EB79D0" w:rsidRDefault="0076789A" w:rsidP="00D95635">
      <w:pPr>
        <w:pStyle w:val="CM12"/>
        <w:spacing w:after="262" w:line="360" w:lineRule="auto"/>
        <w:rPr>
          <w:sz w:val="22"/>
          <w:szCs w:val="22"/>
        </w:rPr>
      </w:pPr>
      <w:r>
        <w:rPr>
          <w:b/>
          <w:bCs/>
          <w:sz w:val="22"/>
          <w:szCs w:val="22"/>
        </w:rPr>
        <w:t xml:space="preserve">Religious Observances: </w:t>
      </w:r>
      <w:r>
        <w:rPr>
          <w:sz w:val="22"/>
          <w:szCs w:val="22"/>
        </w:rPr>
        <w:t>Please inform the instructor at the beginning of term if special accommodation needs to be made for religious observances that are not otherwise accounted for in the scheduling of classes and assignments</w:t>
      </w:r>
      <w:r w:rsidRPr="00EB79D0">
        <w:rPr>
          <w:sz w:val="22"/>
          <w:szCs w:val="22"/>
        </w:rPr>
        <w:t>.</w:t>
      </w:r>
    </w:p>
    <w:p w14:paraId="528BEA5E" w14:textId="77777777" w:rsidR="0076789A" w:rsidRDefault="0076789A" w:rsidP="00D95635">
      <w:pPr>
        <w:pStyle w:val="CM2"/>
        <w:keepNext/>
        <w:keepLines/>
        <w:spacing w:after="260" w:line="360" w:lineRule="auto"/>
        <w:ind w:right="147"/>
        <w:rPr>
          <w:color w:val="000000"/>
          <w:sz w:val="22"/>
          <w:szCs w:val="22"/>
        </w:rPr>
      </w:pPr>
      <w:r>
        <w:rPr>
          <w:b/>
          <w:bCs/>
          <w:color w:val="000000"/>
          <w:sz w:val="22"/>
          <w:szCs w:val="22"/>
        </w:rPr>
        <w:t xml:space="preserve">Grievance: </w:t>
      </w:r>
      <w:r>
        <w:rPr>
          <w:color w:val="000000"/>
          <w:sz w:val="22"/>
          <w:szCs w:val="22"/>
        </w:rPr>
        <w:t>A student who believes that a decision affecting some aspect of his/her university life has been unfair or unreasonable may have grounds for initiating a grievance. Read Policy 70 - Student Petitions and Grievances, Section 4, http://www.adm.uwaterloo.ca/infosec/Policies/policy70.htm. When in doubt, please contact your Undergraduate Advisor for details.</w:t>
      </w:r>
    </w:p>
    <w:p w14:paraId="5CAAEAA5" w14:textId="77777777" w:rsidR="0076789A" w:rsidRDefault="0076789A" w:rsidP="00D95635">
      <w:pPr>
        <w:pStyle w:val="CM2"/>
        <w:keepNext/>
        <w:keepLines/>
        <w:spacing w:after="260" w:line="360" w:lineRule="auto"/>
        <w:ind w:right="147"/>
        <w:rPr>
          <w:color w:val="000000"/>
          <w:sz w:val="22"/>
          <w:szCs w:val="22"/>
        </w:rPr>
      </w:pPr>
      <w:r>
        <w:rPr>
          <w:b/>
          <w:bCs/>
          <w:color w:val="000000"/>
          <w:sz w:val="22"/>
          <w:szCs w:val="22"/>
        </w:rPr>
        <w:t>Discipline</w:t>
      </w:r>
      <w:r>
        <w:rPr>
          <w:b/>
          <w:bCs/>
          <w:i/>
          <w:iCs/>
          <w:color w:val="000000"/>
          <w:sz w:val="22"/>
          <w:szCs w:val="22"/>
        </w:rPr>
        <w:t xml:space="preserve">: </w:t>
      </w:r>
      <w:r>
        <w:rPr>
          <w:color w:val="000000"/>
          <w:sz w:val="22"/>
          <w:szCs w:val="22"/>
        </w:rPr>
        <w:t xml:space="preserve">A student is expected to know what constitutes academic integrity, to avoid committing academic offence, and to take responsibility for his/her actions. A student who is unsure whether an action constitutes an offense, or who needs help in learning how to avoid offenses (e.g., plagiarism, cheating) or about “rules” for group work/collaboration should seek guidance from the course professor, academic advisor, or the Undergraduate Associate Dean. For information on categories of offences and types of penalties, students should refer to Policy 71, Student Discipline, http://www.adm.uwaterloo.ca/infosec/Policies/policy71.htm. For typical penalties, check Guidelines for Assessment of Penalties, http://www.adm.uwaterloo.ca/infosec/guidelines/penaltyguidelines.htm </w:t>
      </w:r>
    </w:p>
    <w:p w14:paraId="23F89542" w14:textId="77777777" w:rsidR="0076789A" w:rsidRPr="000F76B3" w:rsidRDefault="0076789A" w:rsidP="00D95635">
      <w:pPr>
        <w:pStyle w:val="CM2"/>
        <w:keepNext/>
        <w:keepLines/>
        <w:spacing w:after="260" w:line="360" w:lineRule="auto"/>
        <w:ind w:right="147"/>
        <w:rPr>
          <w:bCs/>
          <w:color w:val="000000"/>
          <w:sz w:val="22"/>
          <w:szCs w:val="22"/>
        </w:rPr>
      </w:pPr>
      <w:r w:rsidRPr="000F76B3">
        <w:rPr>
          <w:b/>
          <w:bCs/>
          <w:color w:val="000000"/>
          <w:sz w:val="22"/>
          <w:szCs w:val="22"/>
        </w:rPr>
        <w:t>Appeals:</w:t>
      </w:r>
      <w:r w:rsidRPr="000F76B3">
        <w:rPr>
          <w:bCs/>
          <w:color w:val="000000"/>
          <w:sz w:val="22"/>
          <w:szCs w:val="22"/>
        </w:rPr>
        <w:t xml:space="preserve"> A decision made or penalty imposed under Policy 70 - Student Petitions and Grievances (other than a petition) or Policy 71 – (Student Discipline) may be appealed if there is a ground. A student who believes he/she has a ground for an appeal should refer to Policy 72 (Student Appeals). See:</w:t>
      </w:r>
      <w:r>
        <w:rPr>
          <w:bCs/>
          <w:color w:val="000000"/>
          <w:sz w:val="22"/>
          <w:szCs w:val="22"/>
        </w:rPr>
        <w:t xml:space="preserve"> </w:t>
      </w:r>
      <w:r w:rsidRPr="000F76B3">
        <w:rPr>
          <w:bCs/>
          <w:color w:val="000000"/>
          <w:sz w:val="22"/>
          <w:szCs w:val="22"/>
        </w:rPr>
        <w:t xml:space="preserve">http://www.adm.uwaterloo.ca/infosec/Policies/policy72.htm </w:t>
      </w:r>
    </w:p>
    <w:p w14:paraId="1282CC3D" w14:textId="77777777" w:rsidR="0076789A" w:rsidRPr="000F76B3" w:rsidRDefault="0076789A" w:rsidP="00D95635">
      <w:pPr>
        <w:pStyle w:val="CM2"/>
        <w:keepNext/>
        <w:keepLines/>
        <w:spacing w:after="260" w:line="360" w:lineRule="auto"/>
        <w:ind w:right="147"/>
        <w:rPr>
          <w:bCs/>
          <w:color w:val="000000"/>
          <w:sz w:val="22"/>
          <w:szCs w:val="22"/>
        </w:rPr>
      </w:pPr>
      <w:r w:rsidRPr="000F76B3">
        <w:rPr>
          <w:b/>
          <w:bCs/>
          <w:color w:val="000000"/>
          <w:sz w:val="22"/>
          <w:szCs w:val="22"/>
        </w:rPr>
        <w:t>Consequences of Academic Offences:</w:t>
      </w:r>
      <w:r w:rsidRPr="000F76B3">
        <w:rPr>
          <w:bCs/>
          <w:color w:val="000000"/>
          <w:sz w:val="22"/>
          <w:szCs w:val="22"/>
        </w:rPr>
        <w:t xml:space="preserve"> ENV students are strongly encouraged to review the material provided by the university’s Academic Integrity office (see: http://uwaterloo.ca/academicintegrity/Students/index.html). </w:t>
      </w:r>
    </w:p>
    <w:p w14:paraId="3EE1E9AC" w14:textId="77777777" w:rsidR="0076789A" w:rsidRDefault="0076789A" w:rsidP="00D95635">
      <w:pPr>
        <w:pStyle w:val="Default"/>
        <w:spacing w:line="360" w:lineRule="auto"/>
        <w:rPr>
          <w:color w:val="auto"/>
          <w:sz w:val="28"/>
          <w:szCs w:val="28"/>
        </w:rPr>
      </w:pPr>
      <w:r>
        <w:rPr>
          <w:b/>
          <w:bCs/>
          <w:color w:val="auto"/>
          <w:sz w:val="28"/>
          <w:szCs w:val="28"/>
        </w:rPr>
        <w:t>Course readings:</w:t>
      </w:r>
    </w:p>
    <w:p w14:paraId="7BCE3715" w14:textId="45D649FD" w:rsidR="0076789A" w:rsidRPr="00432A5A" w:rsidRDefault="0076789A" w:rsidP="00D95635">
      <w:pPr>
        <w:pStyle w:val="CM1"/>
        <w:spacing w:line="360" w:lineRule="auto"/>
        <w:rPr>
          <w:sz w:val="22"/>
          <w:szCs w:val="22"/>
        </w:rPr>
        <w:sectPr w:rsidR="0076789A" w:rsidRPr="00432A5A" w:rsidSect="0084121A">
          <w:headerReference w:type="default" r:id="rId9"/>
          <w:footerReference w:type="default" r:id="rId10"/>
          <w:pgSz w:w="12240" w:h="15840" w:code="1"/>
          <w:pgMar w:top="907" w:right="663" w:bottom="907" w:left="663" w:header="720" w:footer="720" w:gutter="0"/>
          <w:cols w:space="720"/>
          <w:noEndnote/>
          <w:docGrid w:linePitch="299"/>
        </w:sectPr>
      </w:pPr>
      <w:r>
        <w:rPr>
          <w:sz w:val="22"/>
          <w:szCs w:val="22"/>
        </w:rPr>
        <w:t>All reading</w:t>
      </w:r>
      <w:r w:rsidR="00E922B3">
        <w:rPr>
          <w:sz w:val="22"/>
          <w:szCs w:val="22"/>
        </w:rPr>
        <w:t>s</w:t>
      </w:r>
      <w:r>
        <w:rPr>
          <w:sz w:val="22"/>
          <w:szCs w:val="22"/>
        </w:rPr>
        <w:t xml:space="preserve"> can be acquired and downloaded through the library</w:t>
      </w:r>
      <w:r w:rsidR="005C379C">
        <w:rPr>
          <w:sz w:val="22"/>
          <w:szCs w:val="22"/>
        </w:rPr>
        <w:t>,</w:t>
      </w:r>
      <w:r>
        <w:rPr>
          <w:sz w:val="22"/>
          <w:szCs w:val="22"/>
        </w:rPr>
        <w:t xml:space="preserve"> through the course website</w:t>
      </w:r>
      <w:r w:rsidR="00AE4F54">
        <w:rPr>
          <w:sz w:val="22"/>
          <w:szCs w:val="22"/>
        </w:rPr>
        <w:t>,</w:t>
      </w:r>
      <w:r w:rsidR="005C379C">
        <w:rPr>
          <w:sz w:val="22"/>
          <w:szCs w:val="22"/>
        </w:rPr>
        <w:t xml:space="preserve"> </w:t>
      </w:r>
      <w:r w:rsidR="001E2A1F">
        <w:rPr>
          <w:sz w:val="22"/>
          <w:szCs w:val="22"/>
        </w:rPr>
        <w:t xml:space="preserve">through course reserves, </w:t>
      </w:r>
      <w:r w:rsidR="005C379C">
        <w:rPr>
          <w:sz w:val="22"/>
          <w:szCs w:val="22"/>
        </w:rPr>
        <w:t>or are available in the internet</w:t>
      </w:r>
      <w:r>
        <w:rPr>
          <w:sz w:val="22"/>
          <w:szCs w:val="22"/>
        </w:rPr>
        <w:t>. Please become familiar with the use of University of Waterloo’s library.</w:t>
      </w:r>
      <w:r w:rsidR="00494AF6">
        <w:rPr>
          <w:sz w:val="22"/>
          <w:szCs w:val="22"/>
        </w:rPr>
        <w:t xml:space="preserve"> The readings </w:t>
      </w:r>
      <w:r w:rsidR="001E2A1F">
        <w:rPr>
          <w:sz w:val="22"/>
          <w:szCs w:val="22"/>
        </w:rPr>
        <w:t>include the</w:t>
      </w:r>
      <w:r w:rsidR="00494AF6">
        <w:rPr>
          <w:sz w:val="22"/>
          <w:szCs w:val="22"/>
        </w:rPr>
        <w:t xml:space="preserve"> comprehensive examination reading list.</w:t>
      </w:r>
      <w:r w:rsidR="003304B5">
        <w:rPr>
          <w:sz w:val="22"/>
          <w:szCs w:val="22"/>
        </w:rPr>
        <w:t xml:space="preserve"> The comprehensive examination reading list is available </w:t>
      </w:r>
      <w:r w:rsidR="005B293F">
        <w:rPr>
          <w:sz w:val="22"/>
          <w:szCs w:val="22"/>
        </w:rPr>
        <w:t>on the course website.</w:t>
      </w:r>
      <w:r w:rsidR="003304B5">
        <w:rPr>
          <w:sz w:val="22"/>
          <w:szCs w:val="22"/>
        </w:rPr>
        <w:t xml:space="preserve">  </w:t>
      </w:r>
    </w:p>
    <w:p w14:paraId="31242B66" w14:textId="1EE5EB6E" w:rsidR="00FE1702" w:rsidRDefault="0076789A" w:rsidP="00D95635">
      <w:pPr>
        <w:pStyle w:val="Heading1"/>
        <w:spacing w:line="360" w:lineRule="auto"/>
      </w:pPr>
      <w:r>
        <w:t xml:space="preserve">Course </w:t>
      </w:r>
      <w:r w:rsidR="004D5C68">
        <w:t>overview</w:t>
      </w:r>
    </w:p>
    <w:p w14:paraId="6BBF6EB1" w14:textId="21F2A168" w:rsidR="009B3CCA" w:rsidRPr="00B644E5" w:rsidRDefault="00500E67" w:rsidP="00D95635">
      <w:pPr>
        <w:pStyle w:val="Heading1"/>
        <w:spacing w:line="360" w:lineRule="auto"/>
      </w:pPr>
      <w:r>
        <w:t>Module</w:t>
      </w:r>
      <w:r w:rsidR="002B2E4F">
        <w:t xml:space="preserve"> 1: </w:t>
      </w:r>
      <w:r w:rsidR="00E96FE5">
        <w:t xml:space="preserve">What are we doing here or what is a PhD? </w:t>
      </w:r>
      <w:r w:rsidR="00725369">
        <w:t>(</w:t>
      </w:r>
      <w:r w:rsidR="002B2E4F">
        <w:t xml:space="preserve">September </w:t>
      </w:r>
      <w:r w:rsidR="002A217F">
        <w:t>8</w:t>
      </w:r>
      <w:r w:rsidR="00725369">
        <w:t>)</w:t>
      </w:r>
    </w:p>
    <w:p w14:paraId="0A6778ED" w14:textId="3928C8DC" w:rsidR="00E37183" w:rsidRDefault="005322EE" w:rsidP="00D95635">
      <w:pPr>
        <w:pStyle w:val="ListParagraph"/>
        <w:numPr>
          <w:ilvl w:val="0"/>
          <w:numId w:val="6"/>
        </w:numPr>
        <w:spacing w:line="360" w:lineRule="auto"/>
        <w:rPr>
          <w:rFonts w:cs="Times New Roman"/>
          <w:szCs w:val="22"/>
        </w:rPr>
      </w:pPr>
      <w:r>
        <w:rPr>
          <w:rFonts w:cs="Times New Roman"/>
          <w:szCs w:val="22"/>
        </w:rPr>
        <w:t>Introduction to the programme</w:t>
      </w:r>
    </w:p>
    <w:p w14:paraId="1D8E4810" w14:textId="7E25C79B" w:rsidR="00E736D2" w:rsidRPr="00466AF2" w:rsidRDefault="00E736D2" w:rsidP="00D95635">
      <w:pPr>
        <w:pStyle w:val="ListParagraph"/>
        <w:numPr>
          <w:ilvl w:val="0"/>
          <w:numId w:val="6"/>
        </w:numPr>
        <w:spacing w:line="360" w:lineRule="auto"/>
        <w:rPr>
          <w:rFonts w:cs="Times New Roman"/>
          <w:szCs w:val="22"/>
        </w:rPr>
      </w:pPr>
      <w:bookmarkStart w:id="0" w:name="_GoBack"/>
      <w:r w:rsidRPr="00466AF2">
        <w:rPr>
          <w:rFonts w:cs="Times New Roman"/>
          <w:szCs w:val="22"/>
        </w:rPr>
        <w:t>Why are you in the SUSM PhD programme?</w:t>
      </w:r>
    </w:p>
    <w:bookmarkEnd w:id="0"/>
    <w:p w14:paraId="56648CB7" w14:textId="4C4EFC0D" w:rsidR="009B3CCA" w:rsidRPr="009A4F30" w:rsidRDefault="009B3CCA" w:rsidP="00D95635">
      <w:pPr>
        <w:pStyle w:val="ListParagraph"/>
        <w:numPr>
          <w:ilvl w:val="0"/>
          <w:numId w:val="6"/>
        </w:numPr>
        <w:spacing w:line="360" w:lineRule="auto"/>
        <w:rPr>
          <w:rFonts w:cs="Times New Roman"/>
          <w:szCs w:val="22"/>
          <w:u w:val="single"/>
        </w:rPr>
      </w:pPr>
      <w:r w:rsidRPr="009A4F30">
        <w:rPr>
          <w:rFonts w:cs="Times New Roman"/>
          <w:szCs w:val="22"/>
        </w:rPr>
        <w:t>Introduction to the course</w:t>
      </w:r>
    </w:p>
    <w:p w14:paraId="6A056965" w14:textId="16C9BF28" w:rsidR="00E96FE5" w:rsidRPr="00466AF2" w:rsidRDefault="00E96FE5" w:rsidP="00D95635">
      <w:pPr>
        <w:pStyle w:val="ListParagraph"/>
        <w:numPr>
          <w:ilvl w:val="0"/>
          <w:numId w:val="6"/>
        </w:numPr>
        <w:spacing w:line="360" w:lineRule="auto"/>
        <w:rPr>
          <w:rFonts w:cs="Times New Roman"/>
          <w:szCs w:val="22"/>
          <w:u w:val="single"/>
        </w:rPr>
      </w:pPr>
      <w:r>
        <w:rPr>
          <w:rFonts w:cs="Times New Roman"/>
          <w:szCs w:val="22"/>
        </w:rPr>
        <w:t>What is a PhD?</w:t>
      </w:r>
    </w:p>
    <w:p w14:paraId="68CC42C5" w14:textId="63AA5C62" w:rsidR="008B3CD7" w:rsidRDefault="00500E67" w:rsidP="00D95635">
      <w:pPr>
        <w:pStyle w:val="Heading1"/>
        <w:spacing w:line="360" w:lineRule="auto"/>
      </w:pPr>
      <w:r>
        <w:t>Module</w:t>
      </w:r>
      <w:r w:rsidR="008B3CD7">
        <w:t xml:space="preserve"> 2: Academic Publishing</w:t>
      </w:r>
      <w:r w:rsidR="00427BA2">
        <w:t xml:space="preserve"> (September </w:t>
      </w:r>
      <w:r w:rsidR="002A217F">
        <w:t>14</w:t>
      </w:r>
      <w:r w:rsidR="00427BA2">
        <w:t>)</w:t>
      </w:r>
    </w:p>
    <w:p w14:paraId="6FC46A93" w14:textId="3634C9D2"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How to write academic publications</w:t>
      </w:r>
      <w:r w:rsidR="00A0512E">
        <w:rPr>
          <w:rFonts w:cs="Times New Roman"/>
          <w:szCs w:val="22"/>
        </w:rPr>
        <w:t>?</w:t>
      </w:r>
    </w:p>
    <w:p w14:paraId="30F0C66D" w14:textId="55693A11"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Quality criteria for academic publications</w:t>
      </w:r>
    </w:p>
    <w:p w14:paraId="40E57385" w14:textId="54FB73D2" w:rsidR="00427BA2" w:rsidRPr="00466AF2" w:rsidRDefault="00427BA2" w:rsidP="00D95635">
      <w:pPr>
        <w:pStyle w:val="ListParagraph"/>
        <w:numPr>
          <w:ilvl w:val="0"/>
          <w:numId w:val="6"/>
        </w:numPr>
        <w:spacing w:line="360" w:lineRule="auto"/>
        <w:rPr>
          <w:rFonts w:cs="Times New Roman"/>
          <w:szCs w:val="22"/>
        </w:rPr>
      </w:pPr>
      <w:r w:rsidRPr="00466AF2">
        <w:rPr>
          <w:rFonts w:cs="Times New Roman"/>
          <w:szCs w:val="22"/>
        </w:rPr>
        <w:t>Academic databases</w:t>
      </w:r>
    </w:p>
    <w:p w14:paraId="2948C7CC" w14:textId="79F52C36" w:rsidR="009B3CCA" w:rsidRPr="00B644E5" w:rsidRDefault="00500E67" w:rsidP="00D95635">
      <w:pPr>
        <w:pStyle w:val="Heading1"/>
        <w:spacing w:line="360" w:lineRule="auto"/>
      </w:pPr>
      <w:r>
        <w:t>Module</w:t>
      </w:r>
      <w:r w:rsidR="002B2E4F">
        <w:t xml:space="preserve"> </w:t>
      </w:r>
      <w:r w:rsidR="00427BA2">
        <w:t>3</w:t>
      </w:r>
      <w:r w:rsidR="002B2E4F">
        <w:t xml:space="preserve">: </w:t>
      </w:r>
      <w:r w:rsidR="00884DE9">
        <w:t>Sustainability</w:t>
      </w:r>
      <w:r w:rsidR="006F0F82">
        <w:t xml:space="preserve"> (September </w:t>
      </w:r>
      <w:r w:rsidR="002A217F">
        <w:t>21</w:t>
      </w:r>
      <w:r w:rsidR="006F0F82">
        <w:t>)</w:t>
      </w:r>
    </w:p>
    <w:p w14:paraId="68259886" w14:textId="35BAA01C" w:rsidR="009B3CCA" w:rsidRPr="009A4F30" w:rsidRDefault="00411CDB" w:rsidP="00D95635">
      <w:pPr>
        <w:pStyle w:val="Heading2"/>
        <w:spacing w:line="360" w:lineRule="auto"/>
      </w:pPr>
      <w:r>
        <w:t>Lecture Content</w:t>
      </w:r>
    </w:p>
    <w:p w14:paraId="071371FA" w14:textId="67447038" w:rsidR="001320A5" w:rsidRDefault="009B3CCA" w:rsidP="00D95635">
      <w:pPr>
        <w:pStyle w:val="ListParagraph"/>
        <w:numPr>
          <w:ilvl w:val="0"/>
          <w:numId w:val="8"/>
        </w:numPr>
        <w:spacing w:line="360" w:lineRule="auto"/>
        <w:rPr>
          <w:rFonts w:cs="Times New Roman"/>
          <w:szCs w:val="22"/>
        </w:rPr>
      </w:pPr>
      <w:r w:rsidRPr="009A4F30">
        <w:rPr>
          <w:rFonts w:cs="Times New Roman"/>
          <w:szCs w:val="22"/>
        </w:rPr>
        <w:t>Theoretical concepts of sustainability and sustainable development: General approaches, The Brundtland Definition of Sustainable Development and its operationalization</w:t>
      </w:r>
    </w:p>
    <w:p w14:paraId="296CCEF2" w14:textId="40AA7BC5" w:rsidR="001055FF" w:rsidRPr="001320A5" w:rsidRDefault="001055FF" w:rsidP="00D95635">
      <w:pPr>
        <w:pStyle w:val="ListParagraph"/>
        <w:numPr>
          <w:ilvl w:val="0"/>
          <w:numId w:val="8"/>
        </w:numPr>
        <w:spacing w:line="360" w:lineRule="auto"/>
        <w:rPr>
          <w:rFonts w:cs="Times New Roman"/>
          <w:szCs w:val="22"/>
        </w:rPr>
      </w:pPr>
      <w:r>
        <w:rPr>
          <w:rFonts w:cs="Times New Roman"/>
          <w:szCs w:val="22"/>
        </w:rPr>
        <w:t>Weak vs. strong sustainability</w:t>
      </w:r>
    </w:p>
    <w:p w14:paraId="24B701FE" w14:textId="200E763D" w:rsidR="005462B7" w:rsidRDefault="00FE11D9" w:rsidP="00D95635">
      <w:pPr>
        <w:pStyle w:val="Heading2"/>
        <w:spacing w:line="360" w:lineRule="auto"/>
      </w:pPr>
      <w:r>
        <w:t>Topic Presentation</w:t>
      </w:r>
      <w:r w:rsidR="008F4093">
        <w:t>:</w:t>
      </w:r>
    </w:p>
    <w:p w14:paraId="650CE23B" w14:textId="615FC857" w:rsidR="008F4093" w:rsidRPr="00FE11D9" w:rsidRDefault="00ED7982" w:rsidP="00FE11D9">
      <w:pPr>
        <w:pStyle w:val="ListParagraph"/>
        <w:numPr>
          <w:ilvl w:val="0"/>
          <w:numId w:val="8"/>
        </w:numPr>
        <w:spacing w:line="360" w:lineRule="auto"/>
        <w:rPr>
          <w:rFonts w:cs="Times New Roman"/>
          <w:szCs w:val="22"/>
        </w:rPr>
      </w:pPr>
      <w:r>
        <w:rPr>
          <w:rFonts w:cs="Times New Roman"/>
          <w:b/>
          <w:szCs w:val="22"/>
        </w:rPr>
        <w:t>Topic</w:t>
      </w:r>
      <w:r w:rsidR="008F4093">
        <w:rPr>
          <w:rFonts w:cs="Times New Roman"/>
          <w:b/>
          <w:szCs w:val="22"/>
        </w:rPr>
        <w:t xml:space="preserve"> presentation (Sep 25):</w:t>
      </w:r>
      <w:r w:rsidR="008F4093">
        <w:rPr>
          <w:rFonts w:cs="Times New Roman"/>
          <w:szCs w:val="22"/>
        </w:rPr>
        <w:t xml:space="preserve"> </w:t>
      </w:r>
      <w:r w:rsidR="00FE11D9">
        <w:rPr>
          <w:rFonts w:cs="Times New Roman"/>
          <w:szCs w:val="22"/>
        </w:rPr>
        <w:t>Describe the different concepts of sustainability and sustainable development</w:t>
      </w:r>
    </w:p>
    <w:p w14:paraId="1CB88595" w14:textId="607EDDF7" w:rsidR="005F2A02" w:rsidRDefault="00D95635" w:rsidP="00D95635">
      <w:pPr>
        <w:pStyle w:val="Heading2"/>
        <w:spacing w:line="360" w:lineRule="auto"/>
      </w:pPr>
      <w:r>
        <w:t>Core</w:t>
      </w:r>
      <w:r w:rsidR="001055FF">
        <w:t xml:space="preserve"> r</w:t>
      </w:r>
      <w:r w:rsidR="005F2A02">
        <w:t>eadings</w:t>
      </w:r>
    </w:p>
    <w:p w14:paraId="3BC49A9C" w14:textId="271486A8"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Ayres, R. U., </w:t>
      </w:r>
      <w:r w:rsidR="00E874E8">
        <w:rPr>
          <w:rFonts w:cs="Times New Roman"/>
          <w:szCs w:val="22"/>
        </w:rPr>
        <w:t xml:space="preserve">van den Bergh, J.C.J.M., </w:t>
      </w:r>
      <w:r w:rsidRPr="00D95635">
        <w:rPr>
          <w:rFonts w:cs="Times New Roman"/>
          <w:szCs w:val="22"/>
        </w:rPr>
        <w:t xml:space="preserve">&amp; Gowdy, J. M. (2001). Strong versus weak sustainability: Economics, natural sciences, and consilience. </w:t>
      </w:r>
      <w:r w:rsidRPr="00D95635">
        <w:rPr>
          <w:rFonts w:cs="Times New Roman"/>
          <w:i/>
          <w:iCs/>
          <w:szCs w:val="22"/>
        </w:rPr>
        <w:t>Environmental Ethics, 23</w:t>
      </w:r>
      <w:r w:rsidRPr="00D95635">
        <w:rPr>
          <w:rFonts w:cs="Times New Roman"/>
          <w:szCs w:val="22"/>
        </w:rPr>
        <w:t>, 155-168.</w:t>
      </w:r>
    </w:p>
    <w:p w14:paraId="73FC66C0" w14:textId="77777777" w:rsidR="00D6173D" w:rsidRPr="00D6173D" w:rsidRDefault="00D6173D" w:rsidP="00D6173D">
      <w:pPr>
        <w:autoSpaceDE w:val="0"/>
        <w:autoSpaceDN w:val="0"/>
        <w:adjustRightInd w:val="0"/>
        <w:spacing w:line="360" w:lineRule="auto"/>
        <w:ind w:left="720" w:hanging="720"/>
        <w:rPr>
          <w:rFonts w:cs="Times New Roman"/>
          <w:szCs w:val="22"/>
        </w:rPr>
      </w:pPr>
      <w:r w:rsidRPr="00D6173D">
        <w:rPr>
          <w:rFonts w:cs="Times New Roman"/>
          <w:szCs w:val="22"/>
        </w:rPr>
        <w:t xml:space="preserve">Bond, A. J., Morrison-Saunders, A., &amp; Pope, J. (2012). Sustainability assessment: the state of the art. </w:t>
      </w:r>
      <w:r w:rsidRPr="00D6173D">
        <w:rPr>
          <w:rFonts w:cs="Times New Roman"/>
          <w:i/>
          <w:iCs/>
          <w:szCs w:val="22"/>
        </w:rPr>
        <w:t>Impact Assessment and Project Appraisal, 30</w:t>
      </w:r>
      <w:r w:rsidRPr="00D6173D">
        <w:rPr>
          <w:rFonts w:cs="Times New Roman"/>
          <w:szCs w:val="22"/>
        </w:rPr>
        <w:t xml:space="preserve">(1), 53-62. </w:t>
      </w:r>
    </w:p>
    <w:p w14:paraId="006C3342" w14:textId="5711AE69"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Brundtland, G. H. (1987). </w:t>
      </w:r>
      <w:r w:rsidRPr="00D95635">
        <w:rPr>
          <w:rFonts w:cs="Times New Roman"/>
          <w:i/>
          <w:iCs/>
          <w:szCs w:val="22"/>
        </w:rPr>
        <w:t>Our Common Future</w:t>
      </w:r>
      <w:r w:rsidRPr="00D95635">
        <w:rPr>
          <w:rFonts w:cs="Times New Roman"/>
          <w:szCs w:val="22"/>
        </w:rPr>
        <w:t>. Oxford, NY: Oxford University Press.</w:t>
      </w:r>
    </w:p>
    <w:p w14:paraId="306DEE41" w14:textId="5580FC44" w:rsidR="00D468AA" w:rsidRDefault="00D468AA" w:rsidP="00D95635">
      <w:pPr>
        <w:autoSpaceDE w:val="0"/>
        <w:autoSpaceDN w:val="0"/>
        <w:adjustRightInd w:val="0"/>
        <w:spacing w:line="360" w:lineRule="auto"/>
        <w:ind w:left="720" w:hanging="720"/>
        <w:rPr>
          <w:rFonts w:cs="Times New Roman"/>
          <w:szCs w:val="22"/>
        </w:rPr>
      </w:pPr>
      <w:r w:rsidRPr="00D468AA">
        <w:rPr>
          <w:rFonts w:cs="Times New Roman"/>
          <w:szCs w:val="22"/>
        </w:rPr>
        <w:t xml:space="preserve">Daly, H. E., &amp; Farley, J. (2011). </w:t>
      </w:r>
      <w:r w:rsidRPr="00D468AA">
        <w:rPr>
          <w:rFonts w:cs="Times New Roman"/>
          <w:i/>
          <w:iCs/>
          <w:szCs w:val="22"/>
        </w:rPr>
        <w:t>Ecological economics: principles and applications</w:t>
      </w:r>
      <w:r w:rsidRPr="00D468AA">
        <w:rPr>
          <w:rFonts w:cs="Times New Roman"/>
          <w:szCs w:val="22"/>
        </w:rPr>
        <w:t xml:space="preserve">. </w:t>
      </w:r>
      <w:r w:rsidR="00F77DCA">
        <w:rPr>
          <w:rFonts w:cs="Times New Roman"/>
          <w:szCs w:val="22"/>
        </w:rPr>
        <w:t xml:space="preserve">(Part I). </w:t>
      </w:r>
      <w:r w:rsidRPr="00D468AA">
        <w:rPr>
          <w:rFonts w:cs="Times New Roman"/>
          <w:szCs w:val="22"/>
        </w:rPr>
        <w:t>Washington, DC: Island press.</w:t>
      </w:r>
    </w:p>
    <w:p w14:paraId="111E70E5" w14:textId="39C0B1B3"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Dietz, S., &amp; Neumayer, E. (2007). Weak and strong sustainability in the SEEA: Concepts and measurement. </w:t>
      </w:r>
      <w:r w:rsidRPr="00D95635">
        <w:rPr>
          <w:rFonts w:cs="Times New Roman"/>
          <w:i/>
          <w:szCs w:val="22"/>
        </w:rPr>
        <w:t>Ecological Economics, 61</w:t>
      </w:r>
      <w:r w:rsidRPr="00D95635">
        <w:rPr>
          <w:rFonts w:cs="Times New Roman"/>
          <w:szCs w:val="22"/>
        </w:rPr>
        <w:t xml:space="preserve">(4), 617-626. doi: </w:t>
      </w:r>
      <w:hyperlink r:id="rId11" w:history="1">
        <w:r w:rsidRPr="00D95635">
          <w:rPr>
            <w:rStyle w:val="Hyperlink"/>
            <w:rFonts w:cs="Times New Roman"/>
            <w:szCs w:val="22"/>
          </w:rPr>
          <w:t>http://dx.doi.org/10.1016/j.ecolecon.2006.09.007</w:t>
        </w:r>
      </w:hyperlink>
    </w:p>
    <w:p w14:paraId="0BFB9E23" w14:textId="58E081FF" w:rsidR="009555A6" w:rsidRPr="009555A6" w:rsidRDefault="009555A6" w:rsidP="009555A6">
      <w:pPr>
        <w:autoSpaceDE w:val="0"/>
        <w:autoSpaceDN w:val="0"/>
        <w:adjustRightInd w:val="0"/>
        <w:spacing w:line="360" w:lineRule="auto"/>
        <w:ind w:left="720" w:hanging="720"/>
        <w:rPr>
          <w:rFonts w:cs="Times New Roman"/>
          <w:szCs w:val="22"/>
        </w:rPr>
      </w:pPr>
      <w:r w:rsidRPr="009555A6">
        <w:rPr>
          <w:rFonts w:cs="Times New Roman"/>
          <w:szCs w:val="22"/>
        </w:rPr>
        <w:t xml:space="preserve">Downing, A. S., Chang, M., Kuiper, J. J., Campenni, M., Häyhä, T., Cornell, S., . . . Mooij, W. (2020). Learning from generations of sustainability concepts. </w:t>
      </w:r>
      <w:r w:rsidRPr="009555A6">
        <w:rPr>
          <w:rFonts w:cs="Times New Roman"/>
          <w:i/>
          <w:szCs w:val="22"/>
        </w:rPr>
        <w:t>Environmental Research Letters</w:t>
      </w:r>
      <w:r w:rsidRPr="009555A6">
        <w:rPr>
          <w:rFonts w:cs="Times New Roman"/>
          <w:szCs w:val="22"/>
        </w:rPr>
        <w:t>. doi:10.1088/1748-9326/ab7766</w:t>
      </w:r>
    </w:p>
    <w:p w14:paraId="5C373970" w14:textId="2AF8204B" w:rsidR="00F77DCA" w:rsidRPr="00F77DCA" w:rsidRDefault="00F77DCA" w:rsidP="00F77DCA">
      <w:pPr>
        <w:autoSpaceDE w:val="0"/>
        <w:autoSpaceDN w:val="0"/>
        <w:adjustRightInd w:val="0"/>
        <w:spacing w:line="360" w:lineRule="auto"/>
        <w:ind w:left="720" w:hanging="720"/>
        <w:rPr>
          <w:rFonts w:cs="Times New Roman"/>
          <w:szCs w:val="22"/>
        </w:rPr>
      </w:pPr>
      <w:r w:rsidRPr="00F77DCA">
        <w:rPr>
          <w:rFonts w:cs="Times New Roman"/>
          <w:szCs w:val="22"/>
        </w:rPr>
        <w:t xml:space="preserve">Gibson, R. B. (2006). Beyond the Pillars: Sustainability Assessment as a Framework for Effective Integration of Social, Economic and Ecological Considerations in Significant Decision-Making. </w:t>
      </w:r>
      <w:r w:rsidRPr="00F77DCA">
        <w:rPr>
          <w:rFonts w:cs="Times New Roman"/>
          <w:i/>
          <w:iCs/>
          <w:szCs w:val="22"/>
        </w:rPr>
        <w:t>Journal of Environmental Assessment Policy and Management, 8</w:t>
      </w:r>
      <w:r w:rsidRPr="00F77DCA">
        <w:rPr>
          <w:rFonts w:cs="Times New Roman"/>
          <w:szCs w:val="22"/>
        </w:rPr>
        <w:t xml:space="preserve">(3), 259–280. </w:t>
      </w:r>
    </w:p>
    <w:p w14:paraId="6EB0DE11" w14:textId="77777777" w:rsidR="00D95635" w:rsidRPr="00D95635" w:rsidRDefault="00D95635" w:rsidP="00D95635">
      <w:pPr>
        <w:autoSpaceDE w:val="0"/>
        <w:autoSpaceDN w:val="0"/>
        <w:adjustRightInd w:val="0"/>
        <w:spacing w:line="360" w:lineRule="auto"/>
        <w:ind w:left="720" w:hanging="720"/>
        <w:rPr>
          <w:rFonts w:cs="Times New Roman"/>
          <w:szCs w:val="22"/>
        </w:rPr>
      </w:pPr>
      <w:r w:rsidRPr="00B866A7">
        <w:rPr>
          <w:rFonts w:cs="Times New Roman"/>
          <w:szCs w:val="22"/>
          <w:lang w:val="de-DE"/>
        </w:rPr>
        <w:t xml:space="preserve">Kates, R. W., Parris, T. M., &amp; Leiserowitz, A. A. (2005). </w:t>
      </w:r>
      <w:r w:rsidRPr="00D95635">
        <w:rPr>
          <w:rFonts w:cs="Times New Roman"/>
          <w:szCs w:val="22"/>
        </w:rPr>
        <w:t xml:space="preserve">What is sustainable development? </w:t>
      </w:r>
      <w:r w:rsidRPr="00D95635">
        <w:rPr>
          <w:rFonts w:cs="Times New Roman"/>
          <w:i/>
          <w:iCs/>
          <w:szCs w:val="22"/>
        </w:rPr>
        <w:t>Environment: Science and Policy for Sustainable Development, 47</w:t>
      </w:r>
      <w:r w:rsidRPr="00D95635">
        <w:rPr>
          <w:rFonts w:cs="Times New Roman"/>
          <w:szCs w:val="22"/>
        </w:rPr>
        <w:t>(3), 8-21.</w:t>
      </w:r>
    </w:p>
    <w:p w14:paraId="12442D23" w14:textId="77777777" w:rsidR="00D95635" w:rsidRPr="00D95635" w:rsidRDefault="00D95635" w:rsidP="00D95635">
      <w:pPr>
        <w:autoSpaceDE w:val="0"/>
        <w:autoSpaceDN w:val="0"/>
        <w:adjustRightInd w:val="0"/>
        <w:spacing w:line="360" w:lineRule="auto"/>
        <w:ind w:left="720" w:hanging="720"/>
        <w:rPr>
          <w:rFonts w:cs="Times New Roman"/>
          <w:szCs w:val="22"/>
        </w:rPr>
      </w:pPr>
      <w:r w:rsidRPr="00D95635">
        <w:rPr>
          <w:rFonts w:cs="Times New Roman"/>
          <w:szCs w:val="22"/>
          <w:lang w:val="de-DE"/>
        </w:rPr>
        <w:t xml:space="preserve">Martinez-Alier, J., Temper, L., Del Bene, D., &amp; Scheidel, A. (2016). </w:t>
      </w:r>
      <w:r w:rsidRPr="00D95635">
        <w:rPr>
          <w:rFonts w:cs="Times New Roman"/>
          <w:szCs w:val="22"/>
        </w:rPr>
        <w:t xml:space="preserve">Is there a global environmental justice movement? </w:t>
      </w:r>
      <w:r w:rsidRPr="00D95635">
        <w:rPr>
          <w:rFonts w:cs="Times New Roman"/>
          <w:i/>
          <w:szCs w:val="22"/>
        </w:rPr>
        <w:t>The Journal of Peasant Studies, 43</w:t>
      </w:r>
      <w:r w:rsidRPr="00D95635">
        <w:rPr>
          <w:rFonts w:cs="Times New Roman"/>
          <w:szCs w:val="22"/>
        </w:rPr>
        <w:t>(3), 731-755. doi:10.1080/03066150.2016.1141198</w:t>
      </w:r>
    </w:p>
    <w:p w14:paraId="061B815C" w14:textId="29DDB346" w:rsidR="00047F97" w:rsidRDefault="00047F97" w:rsidP="00D95635">
      <w:pPr>
        <w:autoSpaceDE w:val="0"/>
        <w:autoSpaceDN w:val="0"/>
        <w:adjustRightInd w:val="0"/>
        <w:spacing w:line="360" w:lineRule="auto"/>
        <w:ind w:left="720" w:hanging="720"/>
        <w:rPr>
          <w:rFonts w:cs="Times New Roman"/>
          <w:szCs w:val="22"/>
        </w:rPr>
      </w:pPr>
      <w:r w:rsidRPr="00047F97">
        <w:rPr>
          <w:rFonts w:cs="Times New Roman"/>
          <w:szCs w:val="22"/>
        </w:rPr>
        <w:t xml:space="preserve">Nilsson, M., Griggs, D., &amp; Visbeck, M. (2016). Policy: map the interactions between Sustainable Development Goals. </w:t>
      </w:r>
      <w:r w:rsidRPr="00047F97">
        <w:rPr>
          <w:rFonts w:cs="Times New Roman"/>
          <w:i/>
          <w:iCs/>
          <w:szCs w:val="22"/>
        </w:rPr>
        <w:t>Nature News, 534</w:t>
      </w:r>
      <w:r w:rsidRPr="00047F97">
        <w:rPr>
          <w:rFonts w:cs="Times New Roman"/>
          <w:szCs w:val="22"/>
        </w:rPr>
        <w:t>(7607), 320.</w:t>
      </w:r>
    </w:p>
    <w:p w14:paraId="0FE19E18" w14:textId="77777777" w:rsidR="009555A6" w:rsidRPr="009555A6" w:rsidRDefault="009555A6" w:rsidP="009555A6">
      <w:pPr>
        <w:autoSpaceDE w:val="0"/>
        <w:autoSpaceDN w:val="0"/>
        <w:adjustRightInd w:val="0"/>
        <w:ind w:left="720" w:hanging="720"/>
        <w:rPr>
          <w:rFonts w:cs="Times New Roman"/>
          <w:szCs w:val="22"/>
        </w:rPr>
      </w:pPr>
      <w:r w:rsidRPr="009555A6">
        <w:rPr>
          <w:rFonts w:cs="Times New Roman"/>
          <w:szCs w:val="22"/>
        </w:rPr>
        <w:t xml:space="preserve">Williams, A., Kennedy, S., Philipp, F., &amp; Whiteman, G. (2017). Systems thinking: A review of sustainability management research. </w:t>
      </w:r>
      <w:r w:rsidRPr="009555A6">
        <w:rPr>
          <w:rFonts w:cs="Times New Roman"/>
          <w:i/>
          <w:iCs/>
          <w:szCs w:val="22"/>
        </w:rPr>
        <w:t>Journal of Cleaner Production, 148</w:t>
      </w:r>
      <w:r w:rsidRPr="009555A6">
        <w:rPr>
          <w:rFonts w:cs="Times New Roman"/>
          <w:szCs w:val="22"/>
        </w:rPr>
        <w:t>, 866-881. doi:https://doi.org/10.1016/j.jclepro.2017.02.002</w:t>
      </w:r>
    </w:p>
    <w:p w14:paraId="7C52A454" w14:textId="77777777" w:rsidR="00B866A7" w:rsidRPr="00D95635" w:rsidRDefault="00B866A7" w:rsidP="00D95635">
      <w:pPr>
        <w:autoSpaceDE w:val="0"/>
        <w:autoSpaceDN w:val="0"/>
        <w:adjustRightInd w:val="0"/>
        <w:spacing w:line="360" w:lineRule="auto"/>
        <w:ind w:left="720" w:hanging="720"/>
        <w:rPr>
          <w:rFonts w:cs="Times New Roman"/>
          <w:szCs w:val="22"/>
        </w:rPr>
      </w:pPr>
    </w:p>
    <w:p w14:paraId="07A88826" w14:textId="6B02C991" w:rsidR="000D6798" w:rsidRPr="009A4F30" w:rsidRDefault="00D95635" w:rsidP="00D95635">
      <w:pPr>
        <w:pStyle w:val="Heading2"/>
        <w:spacing w:line="360" w:lineRule="auto"/>
      </w:pPr>
      <w:r>
        <w:t>Additional</w:t>
      </w:r>
      <w:r w:rsidR="007F0E46">
        <w:t xml:space="preserve"> </w:t>
      </w:r>
      <w:r w:rsidR="00411CDB">
        <w:t>Readings</w:t>
      </w:r>
    </w:p>
    <w:p w14:paraId="34179B7A" w14:textId="77777777" w:rsidR="00D95635" w:rsidRPr="009A4F30" w:rsidRDefault="00D95635" w:rsidP="00D95635">
      <w:pPr>
        <w:autoSpaceDE w:val="0"/>
        <w:autoSpaceDN w:val="0"/>
        <w:adjustRightInd w:val="0"/>
        <w:spacing w:line="360" w:lineRule="auto"/>
        <w:rPr>
          <w:rFonts w:cs="Times New Roman"/>
          <w:szCs w:val="22"/>
        </w:rPr>
      </w:pPr>
      <w:r w:rsidRPr="009A4F30">
        <w:rPr>
          <w:rFonts w:cs="Times New Roman"/>
          <w:szCs w:val="22"/>
        </w:rPr>
        <w:t xml:space="preserve">Elkington, J. (1998). </w:t>
      </w:r>
      <w:r w:rsidRPr="009A4F30">
        <w:rPr>
          <w:rFonts w:cs="Times New Roman"/>
          <w:i/>
          <w:iCs/>
          <w:szCs w:val="22"/>
        </w:rPr>
        <w:t>Cannibals with forks</w:t>
      </w:r>
      <w:r w:rsidRPr="009A4F30">
        <w:rPr>
          <w:rFonts w:cs="Times New Roman"/>
          <w:szCs w:val="22"/>
        </w:rPr>
        <w:t>. Gabriola Island, BC: New Society Publishers.</w:t>
      </w:r>
    </w:p>
    <w:p w14:paraId="08B46E17" w14:textId="77777777" w:rsidR="00D95635" w:rsidRPr="009A4F30"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Emerson, J. (2003). The Blended Value Proposition: Integrating social and financial returns. </w:t>
      </w:r>
      <w:r w:rsidRPr="009A4F30">
        <w:rPr>
          <w:rFonts w:cs="Times New Roman"/>
          <w:i/>
          <w:iCs/>
          <w:szCs w:val="22"/>
        </w:rPr>
        <w:t>California Management Review, 45</w:t>
      </w:r>
      <w:r w:rsidRPr="009A4F30">
        <w:rPr>
          <w:rFonts w:cs="Times New Roman"/>
          <w:szCs w:val="22"/>
        </w:rPr>
        <w:t>, 35-51.</w:t>
      </w:r>
    </w:p>
    <w:p w14:paraId="0CF028DF" w14:textId="77777777" w:rsidR="00D95635" w:rsidRPr="009A4F30"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Faucheux, S., &amp; Nicolai, I. (2003). From sustainable development to corporate social responsibility: An application to the European aluminum sector. </w:t>
      </w:r>
      <w:r w:rsidRPr="009A4F30">
        <w:rPr>
          <w:rFonts w:cs="Times New Roman"/>
          <w:i/>
          <w:iCs/>
          <w:szCs w:val="22"/>
        </w:rPr>
        <w:t>Int. J. Sustainable Development, 6</w:t>
      </w:r>
      <w:r w:rsidRPr="009A4F30">
        <w:rPr>
          <w:rFonts w:cs="Times New Roman"/>
          <w:szCs w:val="22"/>
        </w:rPr>
        <w:t xml:space="preserve">(2), 155-169. </w:t>
      </w:r>
    </w:p>
    <w:p w14:paraId="745CB58C" w14:textId="77777777" w:rsidR="00D95635" w:rsidRPr="00872C4C" w:rsidRDefault="00D95635" w:rsidP="00D95635">
      <w:pPr>
        <w:autoSpaceDE w:val="0"/>
        <w:autoSpaceDN w:val="0"/>
        <w:adjustRightInd w:val="0"/>
        <w:spacing w:line="360" w:lineRule="auto"/>
        <w:ind w:left="720" w:hanging="720"/>
        <w:rPr>
          <w:rFonts w:cs="Times New Roman"/>
          <w:sz w:val="24"/>
        </w:rPr>
      </w:pPr>
      <w:r w:rsidRPr="00872C4C">
        <w:rPr>
          <w:rFonts w:cs="Times New Roman"/>
          <w:sz w:val="24"/>
        </w:rPr>
        <w:t xml:space="preserve">Friedman, M. (1970). The social responsibility of business is to increase its profits. </w:t>
      </w:r>
      <w:r w:rsidRPr="00872C4C">
        <w:rPr>
          <w:rFonts w:cs="Times New Roman"/>
          <w:i/>
          <w:iCs/>
          <w:sz w:val="24"/>
        </w:rPr>
        <w:t>The New York Times Magazine, 33</w:t>
      </w:r>
      <w:r w:rsidRPr="00872C4C">
        <w:rPr>
          <w:rFonts w:cs="Times New Roman"/>
          <w:sz w:val="24"/>
        </w:rPr>
        <w:t xml:space="preserve">, 122-126. </w:t>
      </w:r>
    </w:p>
    <w:p w14:paraId="23ADA117" w14:textId="77777777" w:rsidR="00D95635"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Gibbs, D. C., Longhurst, J., &amp; Braithwaite, C. (1998). Struggling with sustainability: weak and strong interpretations of sustainable development within local authority policy. </w:t>
      </w:r>
      <w:r w:rsidRPr="009A4F30">
        <w:rPr>
          <w:rFonts w:cs="Times New Roman"/>
          <w:i/>
          <w:iCs/>
          <w:szCs w:val="22"/>
        </w:rPr>
        <w:t>Environment and Planning, 30</w:t>
      </w:r>
      <w:r w:rsidRPr="009A4F30">
        <w:rPr>
          <w:rFonts w:cs="Times New Roman"/>
          <w:szCs w:val="22"/>
        </w:rPr>
        <w:t>, 1351-1365.</w:t>
      </w:r>
    </w:p>
    <w:p w14:paraId="5709B21E" w14:textId="77777777" w:rsidR="00D95635" w:rsidRPr="009A4F30" w:rsidRDefault="00D95635" w:rsidP="00D95635">
      <w:pPr>
        <w:autoSpaceDE w:val="0"/>
        <w:autoSpaceDN w:val="0"/>
        <w:adjustRightInd w:val="0"/>
        <w:spacing w:line="360" w:lineRule="auto"/>
        <w:ind w:left="567" w:hanging="567"/>
        <w:rPr>
          <w:rFonts w:cs="Times New Roman"/>
          <w:szCs w:val="22"/>
        </w:rPr>
      </w:pPr>
      <w:r w:rsidRPr="009A4F30">
        <w:rPr>
          <w:rFonts w:cs="Times New Roman"/>
          <w:szCs w:val="22"/>
        </w:rPr>
        <w:t xml:space="preserve">Hacking, T., &amp; Guthrie, P. (2008). A framework for clarifying the meaning of Triple Bottom-Line, Integrated, and Sustainability Assessment. </w:t>
      </w:r>
      <w:r w:rsidRPr="009A4F30">
        <w:rPr>
          <w:rFonts w:cs="Times New Roman"/>
          <w:i/>
          <w:iCs/>
          <w:szCs w:val="22"/>
        </w:rPr>
        <w:t>Environmental Impact Assessment Review, 28</w:t>
      </w:r>
      <w:r w:rsidRPr="009A4F30">
        <w:rPr>
          <w:rFonts w:cs="Times New Roman"/>
          <w:szCs w:val="22"/>
        </w:rPr>
        <w:t>(2–3), 73-89. doi: 10.1016/j.eiar.2007.03.002</w:t>
      </w:r>
    </w:p>
    <w:p w14:paraId="62F2BB1F" w14:textId="4D43BFA0" w:rsidR="00D95635" w:rsidRPr="009A4F30" w:rsidRDefault="00D95635" w:rsidP="001146B0">
      <w:pPr>
        <w:autoSpaceDE w:val="0"/>
        <w:autoSpaceDN w:val="0"/>
        <w:adjustRightInd w:val="0"/>
        <w:spacing w:line="360" w:lineRule="auto"/>
        <w:ind w:left="709" w:hanging="709"/>
        <w:rPr>
          <w:rFonts w:cs="Times New Roman"/>
          <w:szCs w:val="22"/>
        </w:rPr>
      </w:pPr>
      <w:r w:rsidRPr="009A4F30">
        <w:rPr>
          <w:rFonts w:cs="Times New Roman"/>
          <w:szCs w:val="22"/>
        </w:rPr>
        <w:t xml:space="preserve">Harlow, J., Golub, A., &amp; Allenby, B. (2011). A Review of Utopian Themes in Sustainable Development Discourse. </w:t>
      </w:r>
      <w:r w:rsidRPr="009A4F30">
        <w:rPr>
          <w:rFonts w:cs="Times New Roman"/>
          <w:i/>
          <w:iCs/>
          <w:szCs w:val="22"/>
        </w:rPr>
        <w:t>Sustainable Development</w:t>
      </w:r>
      <w:r w:rsidRPr="009A4F30">
        <w:rPr>
          <w:rFonts w:cs="Times New Roman"/>
          <w:szCs w:val="22"/>
        </w:rPr>
        <w:t>, n/a-n/a. doi: 10.1002/sd.522</w:t>
      </w:r>
      <w:r w:rsidRPr="009A4F30">
        <w:rPr>
          <w:rFonts w:cs="Times New Roman"/>
          <w:i/>
          <w:iCs/>
          <w:szCs w:val="22"/>
        </w:rPr>
        <w:t>8</w:t>
      </w:r>
      <w:r w:rsidRPr="009A4F30">
        <w:rPr>
          <w:rFonts w:cs="Times New Roman"/>
          <w:szCs w:val="22"/>
        </w:rPr>
        <w:t>, 103-108.</w:t>
      </w:r>
    </w:p>
    <w:p w14:paraId="150190DF" w14:textId="77777777" w:rsidR="00D95635" w:rsidRDefault="00D95635" w:rsidP="00D95635">
      <w:pPr>
        <w:autoSpaceDE w:val="0"/>
        <w:autoSpaceDN w:val="0"/>
        <w:adjustRightInd w:val="0"/>
        <w:spacing w:line="360" w:lineRule="auto"/>
        <w:rPr>
          <w:rFonts w:cs="Times New Roman"/>
          <w:szCs w:val="22"/>
        </w:rPr>
      </w:pPr>
      <w:r w:rsidRPr="005E4883">
        <w:rPr>
          <w:rFonts w:cs="Times New Roman"/>
          <w:szCs w:val="22"/>
        </w:rPr>
        <w:t xml:space="preserve">Porter, M. E., &amp; Kramer, M. R. (2011). </w:t>
      </w:r>
      <w:r w:rsidRPr="009A4F30">
        <w:rPr>
          <w:rFonts w:cs="Times New Roman"/>
          <w:szCs w:val="22"/>
        </w:rPr>
        <w:t xml:space="preserve">Creating Shared Value. </w:t>
      </w:r>
      <w:r w:rsidRPr="009A4F30">
        <w:rPr>
          <w:rFonts w:cs="Times New Roman"/>
          <w:i/>
          <w:iCs/>
          <w:szCs w:val="22"/>
        </w:rPr>
        <w:t>Harvard Business Review, 89</w:t>
      </w:r>
      <w:r w:rsidRPr="009A4F30">
        <w:rPr>
          <w:rFonts w:cs="Times New Roman"/>
          <w:szCs w:val="22"/>
        </w:rPr>
        <w:t xml:space="preserve">(1/2), 62-77. </w:t>
      </w:r>
    </w:p>
    <w:p w14:paraId="781F711B" w14:textId="77777777" w:rsidR="00D95635" w:rsidRDefault="00D95635" w:rsidP="00D95635">
      <w:pPr>
        <w:autoSpaceDE w:val="0"/>
        <w:autoSpaceDN w:val="0"/>
        <w:adjustRightInd w:val="0"/>
        <w:spacing w:line="360" w:lineRule="auto"/>
        <w:ind w:left="709" w:hanging="709"/>
        <w:rPr>
          <w:rFonts w:cs="Times New Roman"/>
          <w:szCs w:val="22"/>
        </w:rPr>
      </w:pPr>
      <w:r w:rsidRPr="00CD37A5">
        <w:rPr>
          <w:rFonts w:cs="Times New Roman"/>
          <w:szCs w:val="22"/>
        </w:rPr>
        <w:t>United Nations. (2012). The Future We Want (pp. 19). Rio de Janeiro: United Nations.</w:t>
      </w:r>
      <w:r>
        <w:rPr>
          <w:rFonts w:cs="Times New Roman"/>
          <w:szCs w:val="22"/>
        </w:rPr>
        <w:t xml:space="preserve"> </w:t>
      </w:r>
      <w:r w:rsidRPr="00CD37A5">
        <w:rPr>
          <w:rFonts w:cs="Times New Roman"/>
          <w:szCs w:val="22"/>
        </w:rPr>
        <w:t>http://www.un.org/en/sustainablefuture/</w:t>
      </w:r>
    </w:p>
    <w:p w14:paraId="69431E8E" w14:textId="77777777" w:rsidR="00D95635" w:rsidRPr="009A4F30"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Vanclay, F. (2004). The Triple Bottom Line and Impact Assessment: How do TBL, EIA, SIA, SEA and EMS relate to each other?. </w:t>
      </w:r>
      <w:r w:rsidRPr="009A4F30">
        <w:rPr>
          <w:rFonts w:cs="Times New Roman"/>
          <w:i/>
          <w:iCs/>
          <w:szCs w:val="22"/>
        </w:rPr>
        <w:t>Journal of Environmental Assessment Policy &amp; Management, 6</w:t>
      </w:r>
      <w:r w:rsidRPr="009A4F30">
        <w:rPr>
          <w:rFonts w:cs="Times New Roman"/>
          <w:szCs w:val="22"/>
        </w:rPr>
        <w:t xml:space="preserve">(3), 265-288. </w:t>
      </w:r>
    </w:p>
    <w:p w14:paraId="3418B581" w14:textId="3F9C4914" w:rsidR="008F4093" w:rsidRDefault="00500E67" w:rsidP="00D95635">
      <w:pPr>
        <w:pStyle w:val="Heading1"/>
        <w:spacing w:line="360" w:lineRule="auto"/>
      </w:pPr>
      <w:r>
        <w:t>Module</w:t>
      </w:r>
      <w:r w:rsidR="008F4093">
        <w:t xml:space="preserve"> 4: The Sustainable Development Goals (SDG)</w:t>
      </w:r>
      <w:r w:rsidR="002A217F">
        <w:t xml:space="preserve"> (Sep. 28)</w:t>
      </w:r>
    </w:p>
    <w:p w14:paraId="610473C6" w14:textId="77777777" w:rsidR="008F4093" w:rsidRPr="009A4F30" w:rsidRDefault="008F4093" w:rsidP="008F4093">
      <w:pPr>
        <w:pStyle w:val="Heading2"/>
        <w:spacing w:line="360" w:lineRule="auto"/>
      </w:pPr>
      <w:r>
        <w:t>Lecture Content</w:t>
      </w:r>
    </w:p>
    <w:p w14:paraId="02DA4E0C" w14:textId="1CE0F910" w:rsidR="008F4093" w:rsidRDefault="008F4093" w:rsidP="008F4093">
      <w:pPr>
        <w:pStyle w:val="ListParagraph"/>
        <w:numPr>
          <w:ilvl w:val="0"/>
          <w:numId w:val="8"/>
        </w:numPr>
        <w:spacing w:line="360" w:lineRule="auto"/>
        <w:rPr>
          <w:rFonts w:cs="Times New Roman"/>
          <w:szCs w:val="22"/>
        </w:rPr>
      </w:pPr>
      <w:r>
        <w:rPr>
          <w:rFonts w:cs="Times New Roman"/>
          <w:szCs w:val="22"/>
        </w:rPr>
        <w:t>The Sustainable Development Goals</w:t>
      </w:r>
    </w:p>
    <w:p w14:paraId="30904CB2" w14:textId="19967BE7" w:rsidR="008F4093" w:rsidRDefault="00FE11D9" w:rsidP="008F4093">
      <w:pPr>
        <w:pStyle w:val="Heading2"/>
        <w:spacing w:line="360" w:lineRule="auto"/>
      </w:pPr>
      <w:r>
        <w:t>Topic Presentation</w:t>
      </w:r>
      <w:r w:rsidR="008F4093">
        <w:t>:</w:t>
      </w:r>
    </w:p>
    <w:p w14:paraId="30B0A820" w14:textId="0BDCF1AD" w:rsidR="008F4093" w:rsidRDefault="008F4093" w:rsidP="008F4093">
      <w:pPr>
        <w:pStyle w:val="ListParagraph"/>
        <w:numPr>
          <w:ilvl w:val="0"/>
          <w:numId w:val="8"/>
        </w:numPr>
        <w:spacing w:line="360" w:lineRule="auto"/>
        <w:rPr>
          <w:rFonts w:cs="Times New Roman"/>
          <w:szCs w:val="22"/>
        </w:rPr>
      </w:pPr>
      <w:r>
        <w:rPr>
          <w:rFonts w:cs="Times New Roman"/>
          <w:szCs w:val="22"/>
        </w:rPr>
        <w:t>Are the SDGs able to achieve sustainable development or are they a political buzz?</w:t>
      </w:r>
    </w:p>
    <w:p w14:paraId="363034AB" w14:textId="395E3381" w:rsidR="001146B0" w:rsidRDefault="001146B0" w:rsidP="001146B0">
      <w:pPr>
        <w:pStyle w:val="Heading2"/>
      </w:pPr>
      <w:r>
        <w:t>Core Readings</w:t>
      </w:r>
    </w:p>
    <w:p w14:paraId="1E5D0EE1" w14:textId="5BC9C9AE" w:rsidR="001146B0" w:rsidRDefault="001146B0" w:rsidP="001146B0">
      <w:pPr>
        <w:autoSpaceDE w:val="0"/>
        <w:autoSpaceDN w:val="0"/>
        <w:adjustRightInd w:val="0"/>
        <w:spacing w:line="360" w:lineRule="auto"/>
        <w:ind w:left="720" w:hanging="720"/>
        <w:rPr>
          <w:rFonts w:cs="Times New Roman"/>
          <w:szCs w:val="22"/>
          <w:lang w:val="de-DE"/>
        </w:rPr>
      </w:pPr>
      <w:r w:rsidRPr="00D95635">
        <w:rPr>
          <w:rFonts w:cs="Times New Roman"/>
          <w:szCs w:val="22"/>
        </w:rPr>
        <w:t xml:space="preserve">Griggs, D., Stafford-Smith, M., Gaffney, O., Rockström, J., Öhman, M. C., Shyamsundar, P., . . . Noble, I. (2013). Policy: Sustainable development goals for people and planet. </w:t>
      </w:r>
      <w:r w:rsidRPr="00B866A7">
        <w:rPr>
          <w:rFonts w:cs="Times New Roman"/>
          <w:i/>
          <w:iCs/>
          <w:szCs w:val="22"/>
          <w:lang w:val="de-DE"/>
        </w:rPr>
        <w:t>Nature, 495</w:t>
      </w:r>
      <w:r>
        <w:rPr>
          <w:rFonts w:cs="Times New Roman"/>
          <w:szCs w:val="22"/>
          <w:lang w:val="de-DE"/>
        </w:rPr>
        <w:t>(7441), 305.</w:t>
      </w:r>
    </w:p>
    <w:p w14:paraId="03002C29" w14:textId="77777777" w:rsidR="001146B0" w:rsidRDefault="001146B0" w:rsidP="001146B0">
      <w:pPr>
        <w:autoSpaceDE w:val="0"/>
        <w:autoSpaceDN w:val="0"/>
        <w:adjustRightInd w:val="0"/>
        <w:spacing w:line="360" w:lineRule="auto"/>
        <w:ind w:left="720" w:hanging="720"/>
        <w:rPr>
          <w:rFonts w:cs="Times New Roman"/>
          <w:szCs w:val="22"/>
        </w:rPr>
      </w:pPr>
      <w:r w:rsidRPr="00D95635">
        <w:rPr>
          <w:rFonts w:cs="Times New Roman"/>
          <w:szCs w:val="22"/>
        </w:rPr>
        <w:t xml:space="preserve">Sachs, J. D. (2012). From millennium development goals to sustainable development goals. </w:t>
      </w:r>
      <w:r w:rsidRPr="00D95635">
        <w:rPr>
          <w:rFonts w:cs="Times New Roman"/>
          <w:i/>
          <w:iCs/>
          <w:szCs w:val="22"/>
        </w:rPr>
        <w:t>The Lancet, 379</w:t>
      </w:r>
      <w:r w:rsidRPr="00D95635">
        <w:rPr>
          <w:rFonts w:cs="Times New Roman"/>
          <w:szCs w:val="22"/>
        </w:rPr>
        <w:t>(9832), 2206-2211.</w:t>
      </w:r>
    </w:p>
    <w:p w14:paraId="38AAC336" w14:textId="77777777" w:rsidR="001146B0" w:rsidRDefault="001146B0" w:rsidP="001146B0">
      <w:pPr>
        <w:autoSpaceDE w:val="0"/>
        <w:autoSpaceDN w:val="0"/>
        <w:adjustRightInd w:val="0"/>
        <w:spacing w:line="360" w:lineRule="auto"/>
        <w:ind w:left="720" w:hanging="720"/>
        <w:contextualSpacing/>
        <w:rPr>
          <w:rFonts w:cs="Times New Roman"/>
          <w:szCs w:val="22"/>
        </w:rPr>
      </w:pPr>
      <w:r w:rsidRPr="0005143C">
        <w:rPr>
          <w:rFonts w:cs="Times New Roman"/>
          <w:szCs w:val="22"/>
        </w:rPr>
        <w:t xml:space="preserve">Stafford-Smith, M., Griggs, D., Gaffney, O., Ullah, F., Reyers, B., Kanie, N., . . . O’Connell, D. (2017). Integration: the key to implementing the Sustainable Development Goals. </w:t>
      </w:r>
      <w:r w:rsidRPr="0005143C">
        <w:rPr>
          <w:rFonts w:cs="Times New Roman"/>
          <w:i/>
          <w:iCs/>
          <w:szCs w:val="22"/>
        </w:rPr>
        <w:t>Sustainability Science, 12</w:t>
      </w:r>
      <w:r w:rsidRPr="0005143C">
        <w:rPr>
          <w:rFonts w:cs="Times New Roman"/>
          <w:szCs w:val="22"/>
        </w:rPr>
        <w:t>(6), 911-919. doi:10.1007/s11625-016-0383-3</w:t>
      </w:r>
    </w:p>
    <w:p w14:paraId="0A0FCFCE" w14:textId="77777777" w:rsidR="001146B0" w:rsidRPr="00B866A7" w:rsidRDefault="001146B0" w:rsidP="001146B0">
      <w:pPr>
        <w:autoSpaceDE w:val="0"/>
        <w:autoSpaceDN w:val="0"/>
        <w:adjustRightInd w:val="0"/>
        <w:spacing w:line="360" w:lineRule="auto"/>
        <w:ind w:left="720" w:hanging="720"/>
        <w:rPr>
          <w:rFonts w:cs="Times New Roman"/>
          <w:szCs w:val="22"/>
        </w:rPr>
      </w:pPr>
      <w:r w:rsidRPr="00B866A7">
        <w:rPr>
          <w:rFonts w:cs="Times New Roman"/>
          <w:szCs w:val="22"/>
        </w:rPr>
        <w:t>United Nations. (2015). Transforming our world: the 2030 agenda for sustainable development (U. Nations Ed.). New York, NY: United Nations.</w:t>
      </w:r>
    </w:p>
    <w:p w14:paraId="1BA3CC82" w14:textId="47A34D4F" w:rsidR="001146B0" w:rsidRDefault="001146B0" w:rsidP="001146B0">
      <w:pPr>
        <w:autoSpaceDE w:val="0"/>
        <w:autoSpaceDN w:val="0"/>
        <w:adjustRightInd w:val="0"/>
        <w:spacing w:line="360" w:lineRule="auto"/>
        <w:ind w:left="720" w:hanging="720"/>
        <w:rPr>
          <w:rFonts w:cs="Times New Roman"/>
          <w:szCs w:val="22"/>
        </w:rPr>
      </w:pPr>
      <w:r w:rsidRPr="00B866A7">
        <w:rPr>
          <w:rFonts w:cs="Times New Roman"/>
          <w:szCs w:val="22"/>
        </w:rPr>
        <w:t>United Nations. (2018). Global indicator framework for the Sustainable Development Goals. New York: United Nations.</w:t>
      </w:r>
    </w:p>
    <w:p w14:paraId="5ED99AED" w14:textId="77E2749B" w:rsidR="001146B0" w:rsidRDefault="001146B0" w:rsidP="001146B0">
      <w:pPr>
        <w:pStyle w:val="Heading2"/>
      </w:pPr>
      <w:r>
        <w:t>Additional Readings</w:t>
      </w:r>
    </w:p>
    <w:p w14:paraId="36D0CA81"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garwal, B. (2018). Gender equality, food security and the sustainable development goals. </w:t>
      </w:r>
      <w:r w:rsidRPr="001146B0">
        <w:rPr>
          <w:rFonts w:cs="Times New Roman"/>
          <w:i/>
          <w:iCs/>
          <w:szCs w:val="22"/>
        </w:rPr>
        <w:t>Current opinion in environmental sustainability, 34</w:t>
      </w:r>
      <w:r w:rsidRPr="001146B0">
        <w:rPr>
          <w:rFonts w:cs="Times New Roman"/>
          <w:szCs w:val="22"/>
        </w:rPr>
        <w:t xml:space="preserve">, 26-32. </w:t>
      </w:r>
    </w:p>
    <w:p w14:paraId="02F59161"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li, M. M., Hossain, M. K., Chowdhury, A. A., &amp; Nedelea, A. M. (2017 ). Sustainable Development Goals (SDGS): 1 and 5 – Complementary Towards Fulfillment OF Goals Through BNF Grant: An Analysis Among the Beneficiaries. </w:t>
      </w:r>
      <w:r w:rsidRPr="001146B0">
        <w:rPr>
          <w:rFonts w:cs="Times New Roman"/>
          <w:i/>
          <w:iCs/>
          <w:szCs w:val="22"/>
        </w:rPr>
        <w:t>Ecoforum, 7</w:t>
      </w:r>
      <w:r w:rsidRPr="001146B0">
        <w:rPr>
          <w:rFonts w:cs="Times New Roman"/>
          <w:szCs w:val="22"/>
        </w:rPr>
        <w:t xml:space="preserve">(2(15)), 1-13. </w:t>
      </w:r>
    </w:p>
    <w:p w14:paraId="21D6F9E7"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Avrampou, A., Skouloudis, A., Iliopoulos, G., &amp; Khan, N. (2019). Advancing the Sustainable Development Goals: Evidence from leading European banks. </w:t>
      </w:r>
      <w:r w:rsidRPr="001146B0">
        <w:rPr>
          <w:rFonts w:cs="Times New Roman"/>
          <w:i/>
          <w:iCs/>
          <w:szCs w:val="22"/>
        </w:rPr>
        <w:t>Sustainable Development, 27</w:t>
      </w:r>
      <w:r w:rsidRPr="001146B0">
        <w:rPr>
          <w:rFonts w:cs="Times New Roman"/>
          <w:szCs w:val="22"/>
        </w:rPr>
        <w:t>(4), 743-757. doi:10.1002/sd.1938</w:t>
      </w:r>
    </w:p>
    <w:p w14:paraId="4F3DC738"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Bebbington, J., &amp; Unerman, J. (2018). Achieving the United Nations Sustainable Development Goals: An enabling role for accounting research. </w:t>
      </w:r>
      <w:r w:rsidRPr="001146B0">
        <w:rPr>
          <w:rFonts w:cs="Times New Roman"/>
          <w:i/>
          <w:iCs/>
          <w:szCs w:val="22"/>
        </w:rPr>
        <w:t>Accounting, Auditing &amp; Accountability Journal, 31</w:t>
      </w:r>
      <w:r w:rsidRPr="001146B0">
        <w:rPr>
          <w:rFonts w:cs="Times New Roman"/>
          <w:szCs w:val="22"/>
        </w:rPr>
        <w:t>(1), 2-24. doi:10.1108/AAAJ-05-2017-2929</w:t>
      </w:r>
    </w:p>
    <w:p w14:paraId="101097F2"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Dawes, J. H. P. (2020). Are the Sustainable Development Goals self-consistent and mutually achievable? </w:t>
      </w:r>
      <w:r w:rsidRPr="001146B0">
        <w:rPr>
          <w:rFonts w:cs="Times New Roman"/>
          <w:i/>
          <w:iCs/>
          <w:szCs w:val="22"/>
        </w:rPr>
        <w:t>Sustainable Development, 28</w:t>
      </w:r>
      <w:r w:rsidRPr="001146B0">
        <w:rPr>
          <w:rFonts w:cs="Times New Roman"/>
          <w:szCs w:val="22"/>
        </w:rPr>
        <w:t>(1), 101-117. doi:10.1002/sd.1975</w:t>
      </w:r>
    </w:p>
    <w:p w14:paraId="67A1E844" w14:textId="77777777" w:rsidR="001146B0" w:rsidRPr="001146B0" w:rsidRDefault="001146B0" w:rsidP="001146B0">
      <w:pPr>
        <w:autoSpaceDE w:val="0"/>
        <w:autoSpaceDN w:val="0"/>
        <w:adjustRightInd w:val="0"/>
        <w:spacing w:line="360" w:lineRule="auto"/>
        <w:ind w:left="720" w:hanging="720"/>
        <w:rPr>
          <w:rFonts w:cs="Times New Roman"/>
          <w:szCs w:val="22"/>
        </w:rPr>
      </w:pPr>
      <w:r w:rsidRPr="001146B0">
        <w:rPr>
          <w:rFonts w:cs="Times New Roman"/>
          <w:szCs w:val="22"/>
        </w:rPr>
        <w:t xml:space="preserve">ElAlfy, A., Darwish, K. M., &amp; Weber, O. (2020). Corporations and sustainable development goals communication on social media: Corporate social responsibility or just another buzzword? </w:t>
      </w:r>
      <w:r w:rsidRPr="001146B0">
        <w:rPr>
          <w:rFonts w:cs="Times New Roman"/>
          <w:i/>
          <w:iCs/>
          <w:szCs w:val="22"/>
        </w:rPr>
        <w:t>Sustainable Development, n/a</w:t>
      </w:r>
      <w:r w:rsidRPr="001146B0">
        <w:rPr>
          <w:rFonts w:cs="Times New Roman"/>
          <w:szCs w:val="22"/>
        </w:rPr>
        <w:t>(n/a). doi:10.1002/sd.2095</w:t>
      </w:r>
    </w:p>
    <w:p w14:paraId="6DEABD1E" w14:textId="1F47A7A9" w:rsidR="001146B0" w:rsidRPr="00D936B5" w:rsidRDefault="001146B0" w:rsidP="00D936B5">
      <w:pPr>
        <w:autoSpaceDE w:val="0"/>
        <w:autoSpaceDN w:val="0"/>
        <w:adjustRightInd w:val="0"/>
        <w:spacing w:line="360" w:lineRule="auto"/>
        <w:ind w:left="720" w:hanging="720"/>
        <w:rPr>
          <w:rFonts w:cs="Times New Roman"/>
          <w:szCs w:val="22"/>
        </w:rPr>
      </w:pPr>
      <w:r w:rsidRPr="001146B0">
        <w:rPr>
          <w:rFonts w:cs="Times New Roman"/>
          <w:szCs w:val="22"/>
        </w:rPr>
        <w:t xml:space="preserve">Grainger-Brown, J., &amp; Malekpour, S. (2019). Implementing the sustainable development goals: a review of strategic tools and frameworks available to organisations. </w:t>
      </w:r>
      <w:r w:rsidRPr="001146B0">
        <w:rPr>
          <w:rFonts w:cs="Times New Roman"/>
          <w:i/>
          <w:iCs/>
          <w:szCs w:val="22"/>
        </w:rPr>
        <w:t>Sustainability, 11</w:t>
      </w:r>
      <w:r w:rsidR="00D936B5">
        <w:rPr>
          <w:rFonts w:cs="Times New Roman"/>
          <w:szCs w:val="22"/>
        </w:rPr>
        <w:t xml:space="preserve">(5), 1381. </w:t>
      </w:r>
    </w:p>
    <w:p w14:paraId="254A93F4" w14:textId="77777777" w:rsidR="008F4093" w:rsidRPr="008F4093" w:rsidRDefault="008F4093" w:rsidP="008F4093">
      <w:pPr>
        <w:rPr>
          <w:lang w:val="en-CA" w:eastAsia="en-CA"/>
        </w:rPr>
      </w:pPr>
    </w:p>
    <w:p w14:paraId="0F96798D" w14:textId="404058B6" w:rsidR="00EB1CED" w:rsidRPr="00B644E5" w:rsidRDefault="00500E67" w:rsidP="00D95635">
      <w:pPr>
        <w:pStyle w:val="Heading1"/>
        <w:spacing w:line="360" w:lineRule="auto"/>
      </w:pPr>
      <w:r>
        <w:t>Module</w:t>
      </w:r>
      <w:r w:rsidR="00EB1CED" w:rsidRPr="00B644E5">
        <w:t xml:space="preserve"> </w:t>
      </w:r>
      <w:r w:rsidR="00427BA2">
        <w:t>5</w:t>
      </w:r>
      <w:r w:rsidR="00EB1CED" w:rsidRPr="00B644E5">
        <w:t xml:space="preserve">: </w:t>
      </w:r>
      <w:r w:rsidR="00605426">
        <w:t xml:space="preserve"> The Economy and Sustainable Development (</w:t>
      </w:r>
      <w:r w:rsidR="002A217F">
        <w:t>Oct. 5</w:t>
      </w:r>
      <w:r w:rsidR="00605426">
        <w:t>)</w:t>
      </w:r>
    </w:p>
    <w:p w14:paraId="1AC1D46B" w14:textId="4528CC6D" w:rsidR="00EB1CED" w:rsidRDefault="00411CDB" w:rsidP="00D95635">
      <w:pPr>
        <w:pStyle w:val="Heading2"/>
        <w:spacing w:line="360" w:lineRule="auto"/>
      </w:pPr>
      <w:r>
        <w:t>Lecture Content</w:t>
      </w:r>
    </w:p>
    <w:p w14:paraId="49374B70" w14:textId="549D14B9" w:rsidR="000F0DC3" w:rsidRPr="000F0DC3" w:rsidRDefault="002A217F" w:rsidP="00D95635">
      <w:pPr>
        <w:pStyle w:val="ListParagraph"/>
        <w:numPr>
          <w:ilvl w:val="0"/>
          <w:numId w:val="42"/>
        </w:numPr>
        <w:spacing w:line="360" w:lineRule="auto"/>
      </w:pPr>
      <w:r>
        <w:rPr>
          <w:b/>
        </w:rPr>
        <w:t>Topic</w:t>
      </w:r>
      <w:r w:rsidR="000F0DC3" w:rsidRPr="003E3FDD">
        <w:rPr>
          <w:b/>
        </w:rPr>
        <w:t xml:space="preserve"> presentation:</w:t>
      </w:r>
      <w:r w:rsidR="000F0DC3">
        <w:t xml:space="preserve"> Economy and sustainable development: How do they fit?</w:t>
      </w:r>
    </w:p>
    <w:p w14:paraId="18FEC2B6" w14:textId="4AF1EE71" w:rsidR="00EB1CED" w:rsidRDefault="007F0E46" w:rsidP="00D95635">
      <w:pPr>
        <w:pStyle w:val="ListParagraph"/>
        <w:numPr>
          <w:ilvl w:val="0"/>
          <w:numId w:val="10"/>
        </w:numPr>
        <w:spacing w:line="360" w:lineRule="auto"/>
        <w:rPr>
          <w:rFonts w:cs="Times New Roman"/>
          <w:szCs w:val="22"/>
        </w:rPr>
      </w:pPr>
      <w:r>
        <w:rPr>
          <w:rFonts w:cs="Times New Roman"/>
          <w:szCs w:val="22"/>
        </w:rPr>
        <w:t>Economic approaches of sustainable development</w:t>
      </w:r>
    </w:p>
    <w:p w14:paraId="2DF3511A" w14:textId="6DC5B39D" w:rsidR="00605426" w:rsidRPr="00466AF2" w:rsidRDefault="007F0E46" w:rsidP="00D95635">
      <w:pPr>
        <w:pStyle w:val="ListParagraph"/>
        <w:numPr>
          <w:ilvl w:val="0"/>
          <w:numId w:val="10"/>
        </w:numPr>
        <w:spacing w:line="360" w:lineRule="auto"/>
        <w:rPr>
          <w:rFonts w:cs="Times New Roman"/>
          <w:szCs w:val="22"/>
        </w:rPr>
      </w:pPr>
      <w:r>
        <w:rPr>
          <w:rFonts w:cs="Times New Roman"/>
          <w:szCs w:val="22"/>
        </w:rPr>
        <w:t>Economic development, economic growth</w:t>
      </w:r>
    </w:p>
    <w:p w14:paraId="700B300B" w14:textId="02F5DBD9" w:rsidR="005F2A02" w:rsidRDefault="00D95635" w:rsidP="00D95635">
      <w:pPr>
        <w:pStyle w:val="Heading2"/>
        <w:spacing w:line="360" w:lineRule="auto"/>
      </w:pPr>
      <w:r>
        <w:t>Core</w:t>
      </w:r>
      <w:r w:rsidR="005F2A02">
        <w:t xml:space="preserve"> Readings</w:t>
      </w:r>
    </w:p>
    <w:p w14:paraId="43099BE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Allen, R. C. (2011). </w:t>
      </w:r>
      <w:r w:rsidRPr="00D95635">
        <w:rPr>
          <w:rFonts w:cs="Times New Roman"/>
          <w:i/>
          <w:iCs/>
          <w:szCs w:val="22"/>
        </w:rPr>
        <w:t>Global economic history: a very short introduction</w:t>
      </w:r>
      <w:r w:rsidRPr="00D95635">
        <w:rPr>
          <w:rFonts w:cs="Times New Roman"/>
          <w:szCs w:val="22"/>
        </w:rPr>
        <w:t xml:space="preserve"> (Vol. 282). Oxford, UK: Oxford University Press.</w:t>
      </w:r>
    </w:p>
    <w:p w14:paraId="5F253777" w14:textId="77777777" w:rsidR="00944E8D" w:rsidRPr="00944E8D" w:rsidRDefault="00944E8D" w:rsidP="00944E8D">
      <w:pPr>
        <w:autoSpaceDE w:val="0"/>
        <w:autoSpaceDN w:val="0"/>
        <w:adjustRightInd w:val="0"/>
        <w:spacing w:line="360" w:lineRule="auto"/>
        <w:ind w:left="720" w:hanging="720"/>
        <w:rPr>
          <w:rFonts w:cs="Times New Roman"/>
          <w:szCs w:val="22"/>
        </w:rPr>
      </w:pPr>
      <w:r w:rsidRPr="00944E8D">
        <w:rPr>
          <w:rFonts w:cs="Times New Roman"/>
          <w:szCs w:val="22"/>
        </w:rPr>
        <w:t xml:space="preserve">Binswanger, M. (2001). Technological progress and sustainable development: what about the rebound effect? </w:t>
      </w:r>
      <w:r w:rsidRPr="00944E8D">
        <w:rPr>
          <w:rFonts w:cs="Times New Roman"/>
          <w:i/>
          <w:iCs/>
          <w:szCs w:val="22"/>
        </w:rPr>
        <w:t>Ecological Economics, 36</w:t>
      </w:r>
      <w:r w:rsidRPr="00944E8D">
        <w:rPr>
          <w:rFonts w:cs="Times New Roman"/>
          <w:szCs w:val="22"/>
        </w:rPr>
        <w:t>(1), 119-132. doi:https://doi.org/10.1016/S0921-8009(00)00214-7</w:t>
      </w:r>
    </w:p>
    <w:p w14:paraId="62ADEE96" w14:textId="496A3AA9"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Coase, R. H. (1960). The problem of social cost. </w:t>
      </w:r>
      <w:r w:rsidRPr="00D95635">
        <w:rPr>
          <w:rFonts w:cs="Times New Roman"/>
          <w:i/>
          <w:iCs/>
          <w:szCs w:val="22"/>
        </w:rPr>
        <w:t>Journal of law and Economics, 3</w:t>
      </w:r>
      <w:r w:rsidRPr="00D95635">
        <w:rPr>
          <w:rFonts w:cs="Times New Roman"/>
          <w:szCs w:val="22"/>
        </w:rPr>
        <w:t xml:space="preserve">, 1-44. </w:t>
      </w:r>
    </w:p>
    <w:p w14:paraId="45A6E74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Costanza, R. (1989). What is ecological economics? </w:t>
      </w:r>
      <w:r w:rsidRPr="00D95635">
        <w:rPr>
          <w:rFonts w:cs="Times New Roman"/>
          <w:i/>
          <w:iCs/>
          <w:szCs w:val="22"/>
        </w:rPr>
        <w:t>Ecological Economics, 1</w:t>
      </w:r>
      <w:r w:rsidRPr="00D95635">
        <w:rPr>
          <w:rFonts w:cs="Times New Roman"/>
          <w:szCs w:val="22"/>
        </w:rPr>
        <w:t xml:space="preserve">(1), 1-7. doi: http://dx.doi.org/10.1016/0921-8009(89)90020-7  </w:t>
      </w:r>
    </w:p>
    <w:p w14:paraId="2F027EA2"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color w:val="262626"/>
          <w:szCs w:val="22"/>
        </w:rPr>
        <w:t>Costanza, R., D’Arge, R., De Groot, R., Farber, S. and others (1997)</w:t>
      </w:r>
      <w:r w:rsidRPr="00D95635">
        <w:rPr>
          <w:rFonts w:cs="Times New Roman"/>
          <w:i/>
          <w:iCs/>
          <w:color w:val="262626"/>
          <w:szCs w:val="22"/>
        </w:rPr>
        <w:t>.</w:t>
      </w:r>
      <w:r w:rsidRPr="00D95635">
        <w:rPr>
          <w:rFonts w:cs="Times New Roman"/>
          <w:color w:val="262626"/>
          <w:szCs w:val="22"/>
        </w:rPr>
        <w:t xml:space="preserve"> The Value of the World’s Ecosystem Services and Natural Capital. </w:t>
      </w:r>
      <w:r w:rsidRPr="00D95635">
        <w:rPr>
          <w:rFonts w:cs="Times New Roman"/>
          <w:i/>
          <w:iCs/>
          <w:color w:val="262626"/>
          <w:szCs w:val="22"/>
        </w:rPr>
        <w:t>Nature</w:t>
      </w:r>
      <w:r w:rsidRPr="00D95635">
        <w:rPr>
          <w:rFonts w:cs="Times New Roman"/>
          <w:color w:val="262626"/>
          <w:szCs w:val="22"/>
        </w:rPr>
        <w:t>. Vol. 387, p. 253-260.</w:t>
      </w:r>
    </w:p>
    <w:p w14:paraId="0DC0D469" w14:textId="77777777" w:rsidR="005F2A02" w:rsidRPr="00D95635" w:rsidRDefault="005F2A02" w:rsidP="00D95635">
      <w:pPr>
        <w:spacing w:line="360" w:lineRule="auto"/>
        <w:ind w:left="720" w:hanging="720"/>
        <w:rPr>
          <w:rFonts w:eastAsia="Times New Roman" w:cs="Times New Roman"/>
          <w:color w:val="222222"/>
          <w:szCs w:val="22"/>
          <w:shd w:val="clear" w:color="auto" w:fill="FFFFFF"/>
        </w:rPr>
      </w:pPr>
      <w:r w:rsidRPr="00D95635">
        <w:rPr>
          <w:rFonts w:eastAsia="Times New Roman" w:cs="Times New Roman"/>
          <w:color w:val="222222"/>
          <w:szCs w:val="22"/>
          <w:shd w:val="clear" w:color="auto" w:fill="FFFFFF"/>
        </w:rPr>
        <w:t xml:space="preserve">Daily, G. C., Söderqvist, T., Aniyar, S., Arrow, K., Dasgupta, P., Ehrlich, P. R., ... &amp; Walker, B. (2000). The value of nature and the nature of value. </w:t>
      </w:r>
      <w:r w:rsidRPr="00D95635">
        <w:rPr>
          <w:rFonts w:eastAsia="Times New Roman" w:cs="Times New Roman"/>
          <w:i/>
          <w:iCs/>
          <w:color w:val="222222"/>
          <w:szCs w:val="22"/>
          <w:shd w:val="clear" w:color="auto" w:fill="FFFFFF"/>
        </w:rPr>
        <w:t>Science (Washington)</w:t>
      </w:r>
      <w:r w:rsidRPr="00D95635">
        <w:rPr>
          <w:rFonts w:eastAsia="Times New Roman" w:cs="Times New Roman"/>
          <w:color w:val="222222"/>
          <w:szCs w:val="22"/>
          <w:shd w:val="clear" w:color="auto" w:fill="FFFFFF"/>
        </w:rPr>
        <w:t>, </w:t>
      </w:r>
      <w:r w:rsidRPr="00D95635">
        <w:rPr>
          <w:rFonts w:eastAsia="Times New Roman" w:cs="Times New Roman"/>
          <w:i/>
          <w:iCs/>
          <w:color w:val="222222"/>
          <w:szCs w:val="22"/>
          <w:shd w:val="clear" w:color="auto" w:fill="FFFFFF"/>
        </w:rPr>
        <w:t>289</w:t>
      </w:r>
      <w:r w:rsidRPr="00D95635">
        <w:rPr>
          <w:rFonts w:eastAsia="Times New Roman" w:cs="Times New Roman"/>
          <w:color w:val="222222"/>
          <w:szCs w:val="22"/>
          <w:shd w:val="clear" w:color="auto" w:fill="FFFFFF"/>
        </w:rPr>
        <w:t>(5478), 395-396.</w:t>
      </w:r>
    </w:p>
    <w:p w14:paraId="39A18587" w14:textId="77777777" w:rsidR="005F2A02" w:rsidRPr="00D95635" w:rsidRDefault="005F2A02" w:rsidP="00D95635">
      <w:pPr>
        <w:autoSpaceDE w:val="0"/>
        <w:autoSpaceDN w:val="0"/>
        <w:adjustRightInd w:val="0"/>
        <w:spacing w:line="360" w:lineRule="auto"/>
        <w:ind w:left="720" w:hanging="720"/>
        <w:rPr>
          <w:rFonts w:cs="Times New Roman"/>
          <w:szCs w:val="22"/>
        </w:rPr>
      </w:pPr>
      <w:r w:rsidRPr="00B866A7">
        <w:rPr>
          <w:rFonts w:cs="Times New Roman"/>
          <w:szCs w:val="22"/>
        </w:rPr>
        <w:t xml:space="preserve">Dietz, T., Ostrom, E., &amp; Stern, P. C. (2003). </w:t>
      </w:r>
      <w:r w:rsidRPr="00D95635">
        <w:rPr>
          <w:rFonts w:cs="Times New Roman"/>
          <w:szCs w:val="22"/>
        </w:rPr>
        <w:t xml:space="preserve">The struggle to govern the commons. </w:t>
      </w:r>
      <w:r w:rsidRPr="00D95635">
        <w:rPr>
          <w:rFonts w:cs="Times New Roman"/>
          <w:i/>
          <w:iCs/>
          <w:szCs w:val="22"/>
        </w:rPr>
        <w:t>Science, 302</w:t>
      </w:r>
      <w:r w:rsidRPr="00D95635">
        <w:rPr>
          <w:rFonts w:cs="Times New Roman"/>
          <w:szCs w:val="22"/>
        </w:rPr>
        <w:t xml:space="preserve">(5652), 1907-1912. </w:t>
      </w:r>
    </w:p>
    <w:p w14:paraId="048C6D87" w14:textId="77777777" w:rsidR="005F2A02" w:rsidRPr="00D95635" w:rsidRDefault="005F2A02" w:rsidP="00D95635">
      <w:pPr>
        <w:spacing w:line="360" w:lineRule="auto"/>
        <w:ind w:left="720" w:hanging="720"/>
        <w:rPr>
          <w:rFonts w:eastAsia="Times New Roman" w:cs="Times New Roman"/>
          <w:b/>
          <w:color w:val="222222"/>
          <w:szCs w:val="22"/>
          <w:u w:val="single"/>
          <w:shd w:val="clear" w:color="auto" w:fill="FFFFFF"/>
        </w:rPr>
      </w:pPr>
      <w:r w:rsidRPr="00D95635">
        <w:rPr>
          <w:rFonts w:eastAsia="Times New Roman" w:cs="Times New Roman"/>
          <w:color w:val="222222"/>
          <w:szCs w:val="22"/>
          <w:shd w:val="clear" w:color="auto" w:fill="FFFFFF"/>
        </w:rPr>
        <w:t xml:space="preserve">Goulder, L. H., &amp; Stavins, R. N. (2002). Discounting: an eye on the future. </w:t>
      </w:r>
      <w:r w:rsidRPr="00D95635">
        <w:rPr>
          <w:rFonts w:eastAsia="Times New Roman" w:cs="Times New Roman"/>
          <w:i/>
          <w:iCs/>
          <w:color w:val="222222"/>
          <w:szCs w:val="22"/>
          <w:shd w:val="clear" w:color="auto" w:fill="FFFFFF"/>
        </w:rPr>
        <w:t>Nature</w:t>
      </w:r>
      <w:r w:rsidRPr="00D95635">
        <w:rPr>
          <w:rFonts w:eastAsia="Times New Roman" w:cs="Times New Roman"/>
          <w:color w:val="222222"/>
          <w:szCs w:val="22"/>
          <w:shd w:val="clear" w:color="auto" w:fill="FFFFFF"/>
        </w:rPr>
        <w:t>, </w:t>
      </w:r>
      <w:r w:rsidRPr="00D95635">
        <w:rPr>
          <w:rFonts w:eastAsia="Times New Roman" w:cs="Times New Roman"/>
          <w:i/>
          <w:iCs/>
          <w:color w:val="222222"/>
          <w:szCs w:val="22"/>
          <w:shd w:val="clear" w:color="auto" w:fill="FFFFFF"/>
        </w:rPr>
        <w:t>419</w:t>
      </w:r>
      <w:r w:rsidRPr="00D95635">
        <w:rPr>
          <w:rFonts w:eastAsia="Times New Roman" w:cs="Times New Roman"/>
          <w:color w:val="222222"/>
          <w:szCs w:val="22"/>
          <w:shd w:val="clear" w:color="auto" w:fill="FFFFFF"/>
        </w:rPr>
        <w:t xml:space="preserve">(6908), 673-674. </w:t>
      </w:r>
    </w:p>
    <w:p w14:paraId="1A529396"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Hunt, C., &amp; Weber, O. (2018). Fossil fuel divestment strategies: Financial and carbon related consequences. </w:t>
      </w:r>
      <w:r w:rsidRPr="00D95635">
        <w:rPr>
          <w:rFonts w:cs="Times New Roman"/>
          <w:i/>
          <w:iCs/>
          <w:szCs w:val="22"/>
        </w:rPr>
        <w:t>Organization &amp; Environment</w:t>
      </w:r>
      <w:r w:rsidRPr="00D95635">
        <w:rPr>
          <w:rFonts w:cs="Times New Roman"/>
          <w:szCs w:val="22"/>
        </w:rPr>
        <w:t xml:space="preserve">. </w:t>
      </w:r>
    </w:p>
    <w:p w14:paraId="6CF4962A" w14:textId="303171CA" w:rsidR="005F2A02" w:rsidRPr="00D95635" w:rsidRDefault="00FB5BCB" w:rsidP="00D95635">
      <w:pPr>
        <w:autoSpaceDE w:val="0"/>
        <w:autoSpaceDN w:val="0"/>
        <w:adjustRightInd w:val="0"/>
        <w:spacing w:line="360" w:lineRule="auto"/>
        <w:ind w:left="720" w:hanging="720"/>
        <w:rPr>
          <w:rFonts w:cs="Times New Roman"/>
          <w:szCs w:val="22"/>
        </w:rPr>
      </w:pPr>
      <w:r>
        <w:rPr>
          <w:rFonts w:cs="Times New Roman"/>
          <w:szCs w:val="22"/>
        </w:rPr>
        <w:t>Jackson, T. (2017</w:t>
      </w:r>
      <w:r w:rsidR="005F2A02" w:rsidRPr="00D95635">
        <w:rPr>
          <w:rFonts w:cs="Times New Roman"/>
          <w:szCs w:val="22"/>
        </w:rPr>
        <w:t xml:space="preserve">). </w:t>
      </w:r>
      <w:r w:rsidR="005F2A02" w:rsidRPr="00D95635">
        <w:rPr>
          <w:rFonts w:cs="Times New Roman"/>
          <w:i/>
          <w:iCs/>
          <w:szCs w:val="22"/>
        </w:rPr>
        <w:t>Prosperity w</w:t>
      </w:r>
      <w:r>
        <w:rPr>
          <w:rFonts w:cs="Times New Roman"/>
          <w:i/>
          <w:iCs/>
          <w:szCs w:val="22"/>
        </w:rPr>
        <w:t>K</w:t>
      </w:r>
      <w:r w:rsidR="005F2A02" w:rsidRPr="00D95635">
        <w:rPr>
          <w:rFonts w:cs="Times New Roman"/>
          <w:i/>
          <w:iCs/>
          <w:szCs w:val="22"/>
        </w:rPr>
        <w:t>ithout growth: foundations for the economy of tomorrow</w:t>
      </w:r>
      <w:r w:rsidR="005F2A02" w:rsidRPr="00D95635">
        <w:rPr>
          <w:rFonts w:cs="Times New Roman"/>
          <w:szCs w:val="22"/>
        </w:rPr>
        <w:t>: Taylor &amp; Francis.</w:t>
      </w:r>
    </w:p>
    <w:p w14:paraId="7E31BDB1"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color w:val="1A1A1A"/>
          <w:szCs w:val="22"/>
        </w:rPr>
        <w:t xml:space="preserve">Kinzig, A.P., Perrings, C. Chapin, F.S. III, Polasky, S., Smith, V.K., Tilman, D., and Turner, B.L. II (2011). </w:t>
      </w:r>
      <w:r w:rsidRPr="00D95635">
        <w:rPr>
          <w:rFonts w:cs="Times New Roman"/>
          <w:bCs/>
          <w:color w:val="0E0E0E"/>
          <w:szCs w:val="22"/>
        </w:rPr>
        <w:t xml:space="preserve">Paying for Ecosystem Services - Promise and Peril. </w:t>
      </w:r>
      <w:r w:rsidRPr="00D95635">
        <w:rPr>
          <w:rFonts w:cs="Times New Roman"/>
          <w:i/>
          <w:color w:val="1A1A1A"/>
          <w:szCs w:val="22"/>
        </w:rPr>
        <w:t>Science</w:t>
      </w:r>
      <w:r w:rsidRPr="00D95635">
        <w:rPr>
          <w:rFonts w:cs="Times New Roman"/>
          <w:color w:val="1A1A1A"/>
          <w:szCs w:val="22"/>
        </w:rPr>
        <w:t xml:space="preserve">. Vol. </w:t>
      </w:r>
      <w:r w:rsidRPr="00D95635">
        <w:rPr>
          <w:rFonts w:cs="Times New Roman"/>
          <w:bCs/>
          <w:color w:val="1A1A1A"/>
          <w:szCs w:val="22"/>
        </w:rPr>
        <w:t xml:space="preserve">334 </w:t>
      </w:r>
      <w:r w:rsidRPr="00D95635">
        <w:rPr>
          <w:rFonts w:cs="Times New Roman"/>
          <w:color w:val="1A1A1A"/>
          <w:szCs w:val="22"/>
        </w:rPr>
        <w:t>(6056). Pp. 603-604.</w:t>
      </w:r>
    </w:p>
    <w:p w14:paraId="554739FE" w14:textId="77777777" w:rsidR="005F2A02" w:rsidRPr="00D95635" w:rsidRDefault="005F2A02" w:rsidP="00D95635">
      <w:pPr>
        <w:spacing w:line="360" w:lineRule="auto"/>
        <w:ind w:left="720" w:hanging="720"/>
        <w:rPr>
          <w:rFonts w:cs="Times New Roman"/>
          <w:color w:val="000000"/>
          <w:szCs w:val="22"/>
        </w:rPr>
      </w:pPr>
      <w:r w:rsidRPr="00D95635">
        <w:rPr>
          <w:rStyle w:val="apple-style-span"/>
          <w:rFonts w:cs="Times New Roman"/>
          <w:noProof/>
          <w:color w:val="000000"/>
          <w:szCs w:val="22"/>
          <w:lang w:val="de-DE"/>
        </w:rPr>
        <w:t xml:space="preserve">Krausmann, F., Fischer-Kowalski, M., Schandl, H., &amp; Eisenmenger, N. (2008). </w:t>
      </w:r>
      <w:r w:rsidRPr="00D95635">
        <w:rPr>
          <w:rStyle w:val="apple-style-span"/>
          <w:rFonts w:cs="Times New Roman"/>
          <w:noProof/>
          <w:color w:val="000000"/>
          <w:szCs w:val="22"/>
        </w:rPr>
        <w:t xml:space="preserve">The global socio-metabolic transition: past and present metabolic profiles and their future trajectories. </w:t>
      </w:r>
      <w:r w:rsidRPr="00D95635">
        <w:rPr>
          <w:rStyle w:val="apple-style-span"/>
          <w:rFonts w:cs="Times New Roman"/>
          <w:i/>
          <w:noProof/>
          <w:color w:val="000000"/>
          <w:szCs w:val="22"/>
        </w:rPr>
        <w:t>Journal of Industrial Ecology, 12,</w:t>
      </w:r>
      <w:r w:rsidRPr="00D95635">
        <w:rPr>
          <w:rStyle w:val="apple-style-span"/>
          <w:rFonts w:cs="Times New Roman"/>
          <w:noProof/>
          <w:color w:val="000000"/>
          <w:szCs w:val="22"/>
        </w:rPr>
        <w:t xml:space="preserve"> 637-656</w:t>
      </w:r>
    </w:p>
    <w:p w14:paraId="2888A782" w14:textId="77777777" w:rsidR="005F2A02" w:rsidRPr="00D95635" w:rsidRDefault="005F2A02" w:rsidP="00D95635">
      <w:pPr>
        <w:autoSpaceDE w:val="0"/>
        <w:autoSpaceDN w:val="0"/>
        <w:adjustRightInd w:val="0"/>
        <w:spacing w:line="360" w:lineRule="auto"/>
        <w:ind w:left="720" w:hanging="720"/>
        <w:rPr>
          <w:rFonts w:cs="Times New Roman"/>
          <w:szCs w:val="22"/>
        </w:rPr>
      </w:pPr>
      <w:r w:rsidRPr="00D95635">
        <w:rPr>
          <w:rFonts w:cs="Times New Roman"/>
          <w:szCs w:val="22"/>
        </w:rPr>
        <w:t xml:space="preserve">Ostrom, E. (2015). </w:t>
      </w:r>
      <w:r w:rsidRPr="00D95635">
        <w:rPr>
          <w:rFonts w:cs="Times New Roman"/>
          <w:i/>
          <w:iCs/>
          <w:szCs w:val="22"/>
        </w:rPr>
        <w:t>Governing the commons</w:t>
      </w:r>
      <w:r w:rsidRPr="00D95635">
        <w:rPr>
          <w:rFonts w:cs="Times New Roman"/>
          <w:szCs w:val="22"/>
        </w:rPr>
        <w:t>: Cambridge university press.</w:t>
      </w:r>
    </w:p>
    <w:p w14:paraId="1D8EDEBA" w14:textId="77777777" w:rsidR="005F2A02" w:rsidRPr="00D95635" w:rsidRDefault="005F2A02" w:rsidP="00D95635">
      <w:pPr>
        <w:autoSpaceDE w:val="0"/>
        <w:autoSpaceDN w:val="0"/>
        <w:adjustRightInd w:val="0"/>
        <w:spacing w:line="360" w:lineRule="auto"/>
        <w:ind w:left="720" w:hanging="720"/>
        <w:rPr>
          <w:rFonts w:cs="Times New Roman"/>
          <w:color w:val="000000" w:themeColor="text1"/>
          <w:szCs w:val="22"/>
        </w:rPr>
      </w:pPr>
      <w:r w:rsidRPr="00D95635">
        <w:rPr>
          <w:rFonts w:cs="Times New Roman"/>
          <w:color w:val="000000" w:themeColor="text1"/>
          <w:szCs w:val="22"/>
        </w:rPr>
        <w:t xml:space="preserve">Pearce, D., Groom, B., Hepburn, C., &amp; Koundouri, P. (2003). Valuing the future. </w:t>
      </w:r>
      <w:r w:rsidRPr="00D95635">
        <w:rPr>
          <w:rFonts w:cs="Times New Roman"/>
          <w:i/>
          <w:iCs/>
          <w:color w:val="000000" w:themeColor="text1"/>
          <w:szCs w:val="22"/>
        </w:rPr>
        <w:t>World economics, 4</w:t>
      </w:r>
      <w:r w:rsidRPr="00D95635">
        <w:rPr>
          <w:rFonts w:cs="Times New Roman"/>
          <w:color w:val="000000" w:themeColor="text1"/>
          <w:szCs w:val="22"/>
        </w:rPr>
        <w:t>(2), 121-141.</w:t>
      </w:r>
    </w:p>
    <w:p w14:paraId="6FDD7DE2" w14:textId="719973FD" w:rsidR="0005143C" w:rsidRDefault="0005143C" w:rsidP="00D95635">
      <w:pPr>
        <w:autoSpaceDE w:val="0"/>
        <w:autoSpaceDN w:val="0"/>
        <w:adjustRightInd w:val="0"/>
        <w:spacing w:line="360" w:lineRule="auto"/>
        <w:ind w:left="720" w:hanging="720"/>
        <w:rPr>
          <w:rFonts w:cs="Times New Roman"/>
          <w:color w:val="000000" w:themeColor="text1"/>
          <w:szCs w:val="22"/>
        </w:rPr>
      </w:pPr>
      <w:r w:rsidRPr="0005143C">
        <w:rPr>
          <w:rFonts w:cs="Times New Roman"/>
          <w:szCs w:val="22"/>
        </w:rPr>
        <w:t xml:space="preserve">Schandl, H., Hatfield-Dodds, S., Wiedmann, T., Geschke, A., Cai, Y., West, J., . . . Owen, A. (2016). Decoupling global environmental pressure and economic growth: scenarios for energy use, materials use and carbon emissions. </w:t>
      </w:r>
      <w:r w:rsidRPr="0005143C">
        <w:rPr>
          <w:rFonts w:cs="Times New Roman"/>
          <w:i/>
          <w:iCs/>
          <w:szCs w:val="22"/>
        </w:rPr>
        <w:t>Journal of Cleaner Production, 132</w:t>
      </w:r>
      <w:r w:rsidRPr="0005143C">
        <w:rPr>
          <w:rFonts w:cs="Times New Roman"/>
          <w:szCs w:val="22"/>
        </w:rPr>
        <w:t>, 45-56. doi:10.1016/j.jclepro.2015.06.100</w:t>
      </w:r>
    </w:p>
    <w:p w14:paraId="473B757B" w14:textId="37A5E2F3" w:rsidR="00AE2D5B" w:rsidRDefault="00AE2D5B" w:rsidP="00AE2D5B">
      <w:pPr>
        <w:spacing w:line="360" w:lineRule="auto"/>
        <w:rPr>
          <w:rFonts w:cs="Times New Roman"/>
          <w:color w:val="000000" w:themeColor="text1"/>
          <w:szCs w:val="22"/>
        </w:rPr>
      </w:pPr>
      <w:r w:rsidRPr="00AE2D5B">
        <w:fldChar w:fldCharType="begin"/>
      </w:r>
      <w:r w:rsidRPr="00AE2D5B">
        <w:instrText xml:space="preserve"> ADDIN ZOTERO_ITEM CSL_CITATION {"citationID":"s1qfxHo3","properties":{"formattedCitation":"(Tietenberg and Lewis, 2015)","plainCitation":"(Tietenberg and Lewis, 2015)","dontUpdate":true,"noteIndex":0},"citationItems":[{"id":732,"uris":["http://zotero.org/users/4190185/items/AZVBU3WW"],"uri":["http://zotero.org/users/4190185/items/AZVBU3WW"],"itemData":{"id":732,"type":"book","title":"Environmental and natural resource economics","publisher":"Pearson","edition":"10","author":[{"family":"Tietenberg","given":"Tom"},{"family":"Lewis","given":"Lynne"}],"issued":{"date-parts":[["2015"]]}}}],"schema":"https://github.com/citation-style-language/schema/raw/master/csl-citation.json"} </w:instrText>
      </w:r>
      <w:r w:rsidRPr="00AE2D5B">
        <w:fldChar w:fldCharType="separate"/>
      </w:r>
      <w:r w:rsidRPr="00AE2D5B">
        <w:rPr>
          <w:rFonts w:cs="Times New Roman"/>
        </w:rPr>
        <w:t>Tietenberg and Lewis (2015)</w:t>
      </w:r>
      <w:r w:rsidRPr="00AE2D5B">
        <w:fldChar w:fldCharType="end"/>
      </w:r>
      <w:r w:rsidRPr="00AE2D5B">
        <w:t>. Environmental &amp; natural resource economics (10</w:t>
      </w:r>
      <w:r w:rsidRPr="00AE2D5B">
        <w:rPr>
          <w:vertAlign w:val="superscript"/>
        </w:rPr>
        <w:t>th</w:t>
      </w:r>
      <w:r w:rsidRPr="00AE2D5B">
        <w:t xml:space="preserve"> ed., Chapters 1-5, 16, 20, 21).</w:t>
      </w:r>
      <w:r>
        <w:t xml:space="preserve"> Pearson.</w:t>
      </w:r>
    </w:p>
    <w:p w14:paraId="0D033767" w14:textId="370B4AA5" w:rsidR="005F2A02" w:rsidRPr="00D95635" w:rsidRDefault="005F2A02" w:rsidP="00D95635">
      <w:pPr>
        <w:autoSpaceDE w:val="0"/>
        <w:autoSpaceDN w:val="0"/>
        <w:adjustRightInd w:val="0"/>
        <w:spacing w:line="360" w:lineRule="auto"/>
        <w:ind w:left="720" w:hanging="720"/>
        <w:rPr>
          <w:rStyle w:val="Hyperlink"/>
          <w:rFonts w:cs="Times New Roman"/>
          <w:color w:val="000000" w:themeColor="text1"/>
          <w:szCs w:val="22"/>
        </w:rPr>
      </w:pPr>
      <w:r w:rsidRPr="00D95635">
        <w:rPr>
          <w:rFonts w:cs="Times New Roman"/>
          <w:color w:val="000000" w:themeColor="text1"/>
          <w:szCs w:val="22"/>
        </w:rPr>
        <w:t xml:space="preserve">Wackernagel, M., Onisto, L., Bello, P., Callejas Linares, A., Susana López Falfán, I., Méndez Garcı́a, J., . . . Guadalupe Suárez Guerrero, M. (1999). National natural capital accounting with the ecological footprint concept. </w:t>
      </w:r>
      <w:r w:rsidRPr="00D95635">
        <w:rPr>
          <w:rFonts w:cs="Times New Roman"/>
          <w:i/>
          <w:iCs/>
          <w:color w:val="000000" w:themeColor="text1"/>
          <w:szCs w:val="22"/>
        </w:rPr>
        <w:t>Ecological Economics, 29</w:t>
      </w:r>
      <w:r w:rsidRPr="00D95635">
        <w:rPr>
          <w:rFonts w:cs="Times New Roman"/>
          <w:color w:val="000000" w:themeColor="text1"/>
          <w:szCs w:val="22"/>
        </w:rPr>
        <w:t xml:space="preserve">(3), 375-390. doi: </w:t>
      </w:r>
      <w:hyperlink r:id="rId12" w:history="1">
        <w:r w:rsidRPr="00D95635">
          <w:rPr>
            <w:rStyle w:val="Hyperlink"/>
            <w:rFonts w:cs="Times New Roman"/>
            <w:color w:val="000000" w:themeColor="text1"/>
            <w:szCs w:val="22"/>
          </w:rPr>
          <w:t>http://dx.doi.org/10.1016/S0921-8009(98)90063-5</w:t>
        </w:r>
      </w:hyperlink>
    </w:p>
    <w:p w14:paraId="125A7A0F" w14:textId="77777777" w:rsidR="005F2A02" w:rsidRPr="005F2A02" w:rsidRDefault="005F2A02" w:rsidP="00D95635">
      <w:pPr>
        <w:spacing w:line="360" w:lineRule="auto"/>
      </w:pPr>
    </w:p>
    <w:p w14:paraId="5AEC4F4F" w14:textId="0C59FF83" w:rsidR="00EB1CED" w:rsidRPr="009A4F30" w:rsidRDefault="00D95635" w:rsidP="00D95635">
      <w:pPr>
        <w:pStyle w:val="Heading2"/>
        <w:spacing w:line="360" w:lineRule="auto"/>
      </w:pPr>
      <w:r>
        <w:t>Additional</w:t>
      </w:r>
      <w:r w:rsidR="00411CDB">
        <w:t xml:space="preserve"> Readings:</w:t>
      </w:r>
    </w:p>
    <w:p w14:paraId="3C519EE7" w14:textId="77777777" w:rsidR="00D95635" w:rsidRPr="00713CD9" w:rsidRDefault="00D95635" w:rsidP="00D95635">
      <w:pPr>
        <w:autoSpaceDE w:val="0"/>
        <w:autoSpaceDN w:val="0"/>
        <w:adjustRightInd w:val="0"/>
        <w:spacing w:line="360" w:lineRule="auto"/>
        <w:ind w:left="709" w:hanging="709"/>
        <w:rPr>
          <w:rFonts w:cs="Times New Roman"/>
          <w:szCs w:val="22"/>
        </w:rPr>
      </w:pPr>
      <w:r w:rsidRPr="00713CD9">
        <w:rPr>
          <w:rFonts w:cs="Times New Roman"/>
          <w:szCs w:val="22"/>
        </w:rPr>
        <w:t xml:space="preserve">Barbier, E. (2011). The policy challenges for green economy and sustainable economic development. </w:t>
      </w:r>
      <w:r w:rsidRPr="00713CD9">
        <w:rPr>
          <w:rFonts w:cs="Times New Roman"/>
          <w:i/>
          <w:iCs/>
          <w:szCs w:val="22"/>
        </w:rPr>
        <w:t>Natural Resources Forum, 35</w:t>
      </w:r>
      <w:r w:rsidRPr="00713CD9">
        <w:rPr>
          <w:rFonts w:cs="Times New Roman"/>
          <w:szCs w:val="22"/>
        </w:rPr>
        <w:t>(3), 233-245. doi: 10.1111/j.1477-8947.2011.01397.x</w:t>
      </w:r>
    </w:p>
    <w:p w14:paraId="2249D90A" w14:textId="77777777" w:rsidR="00D95635" w:rsidRPr="009A4F30" w:rsidRDefault="00D95635" w:rsidP="00D95635">
      <w:pPr>
        <w:autoSpaceDE w:val="0"/>
        <w:autoSpaceDN w:val="0"/>
        <w:adjustRightInd w:val="0"/>
        <w:spacing w:line="360" w:lineRule="auto"/>
        <w:ind w:left="709" w:hanging="709"/>
        <w:rPr>
          <w:rFonts w:cs="Times New Roman"/>
          <w:szCs w:val="22"/>
        </w:rPr>
      </w:pPr>
      <w:r w:rsidRPr="009A4F30">
        <w:rPr>
          <w:rFonts w:cs="Times New Roman"/>
          <w:szCs w:val="22"/>
        </w:rPr>
        <w:t xml:space="preserve">Costanza, R. (1991). </w:t>
      </w:r>
      <w:r w:rsidRPr="009A4F30">
        <w:rPr>
          <w:rFonts w:cs="Times New Roman"/>
          <w:i/>
          <w:iCs/>
          <w:szCs w:val="22"/>
        </w:rPr>
        <w:t>Ecological economics: the science and management of sustainability</w:t>
      </w:r>
      <w:r w:rsidRPr="009A4F30">
        <w:rPr>
          <w:rFonts w:cs="Times New Roman"/>
          <w:szCs w:val="22"/>
        </w:rPr>
        <w:t xml:space="preserve">. New York: Columbia University Press. </w:t>
      </w:r>
    </w:p>
    <w:p w14:paraId="64F5D515" w14:textId="77777777" w:rsidR="00D95635" w:rsidRPr="001D192B" w:rsidRDefault="00D95635" w:rsidP="00D95635">
      <w:pPr>
        <w:autoSpaceDE w:val="0"/>
        <w:autoSpaceDN w:val="0"/>
        <w:adjustRightInd w:val="0"/>
        <w:spacing w:line="360" w:lineRule="auto"/>
        <w:ind w:left="720" w:hanging="720"/>
        <w:rPr>
          <w:rFonts w:cs="Times New Roman"/>
          <w:szCs w:val="22"/>
        </w:rPr>
      </w:pPr>
      <w:r w:rsidRPr="009A4F30">
        <w:rPr>
          <w:rFonts w:cs="Times New Roman"/>
          <w:szCs w:val="22"/>
        </w:rPr>
        <w:t xml:space="preserve">Daly, H. E. (1990). Toward some operational principles of sustainable development. </w:t>
      </w:r>
      <w:r w:rsidRPr="00D95635">
        <w:rPr>
          <w:rFonts w:cs="Times New Roman"/>
          <w:szCs w:val="22"/>
        </w:rPr>
        <w:t>Ecological Economics, 2</w:t>
      </w:r>
      <w:r w:rsidRPr="009A4F30">
        <w:rPr>
          <w:rFonts w:cs="Times New Roman"/>
          <w:szCs w:val="22"/>
        </w:rPr>
        <w:t xml:space="preserve">(1), 1-6. </w:t>
      </w:r>
      <w:r w:rsidRPr="001D192B">
        <w:rPr>
          <w:rFonts w:cs="Times New Roman"/>
          <w:szCs w:val="22"/>
        </w:rPr>
        <w:t>doi: 10.1016/0921-8009(90)90010-r</w:t>
      </w:r>
    </w:p>
    <w:p w14:paraId="054A4281" w14:textId="77777777" w:rsidR="00D95635" w:rsidRPr="00713CD9" w:rsidRDefault="00D95635" w:rsidP="00D95635">
      <w:pPr>
        <w:autoSpaceDE w:val="0"/>
        <w:autoSpaceDN w:val="0"/>
        <w:adjustRightInd w:val="0"/>
        <w:spacing w:line="360" w:lineRule="auto"/>
        <w:ind w:left="720" w:hanging="720"/>
        <w:rPr>
          <w:rFonts w:cs="Times New Roman"/>
          <w:sz w:val="24"/>
        </w:rPr>
      </w:pPr>
      <w:r w:rsidRPr="00713CD9">
        <w:rPr>
          <w:rFonts w:cs="Times New Roman"/>
          <w:sz w:val="24"/>
        </w:rPr>
        <w:t xml:space="preserve">Lovins, A. B., Lovins, L. H., &amp; Hawken, P. (2007). A Road Map for Natural Capitalism. [Article]. </w:t>
      </w:r>
      <w:r w:rsidRPr="00713CD9">
        <w:rPr>
          <w:rFonts w:cs="Times New Roman"/>
          <w:i/>
          <w:iCs/>
          <w:sz w:val="24"/>
        </w:rPr>
        <w:t>Harvard Business Review, 85</w:t>
      </w:r>
      <w:r w:rsidRPr="00713CD9">
        <w:rPr>
          <w:rFonts w:cs="Times New Roman"/>
          <w:sz w:val="24"/>
        </w:rPr>
        <w:t xml:space="preserve">(7/8), 172-183. </w:t>
      </w:r>
    </w:p>
    <w:p w14:paraId="6F958E08" w14:textId="77777777" w:rsidR="00D95635" w:rsidRPr="00713CD9" w:rsidRDefault="00D95635" w:rsidP="00D95635">
      <w:pPr>
        <w:autoSpaceDE w:val="0"/>
        <w:autoSpaceDN w:val="0"/>
        <w:adjustRightInd w:val="0"/>
        <w:spacing w:line="360" w:lineRule="auto"/>
        <w:ind w:left="720" w:hanging="720"/>
        <w:rPr>
          <w:rFonts w:cs="Times New Roman"/>
          <w:szCs w:val="22"/>
        </w:rPr>
      </w:pPr>
      <w:r w:rsidRPr="00F737DD">
        <w:rPr>
          <w:rFonts w:cs="Times New Roman"/>
          <w:szCs w:val="22"/>
          <w:lang w:val="de-DE"/>
        </w:rPr>
        <w:t xml:space="preserve">Robert, K. H., Schmidt-Bleek, B., de Larderel, J. A., Basile, G., Jansen, J. L., Kuehr, R., . . . </w:t>
      </w:r>
      <w:r w:rsidRPr="00713CD9">
        <w:rPr>
          <w:rFonts w:cs="Times New Roman"/>
          <w:szCs w:val="22"/>
        </w:rPr>
        <w:t xml:space="preserve">Wackernagel, M. (2002). Strategic sustainable development - selection, design and synergies of applied tools. </w:t>
      </w:r>
      <w:r w:rsidRPr="00713CD9">
        <w:rPr>
          <w:rFonts w:cs="Times New Roman"/>
          <w:i/>
          <w:szCs w:val="22"/>
        </w:rPr>
        <w:t>Journal of Cleaner Production, 10</w:t>
      </w:r>
      <w:r w:rsidRPr="00713CD9">
        <w:rPr>
          <w:rFonts w:cs="Times New Roman"/>
          <w:szCs w:val="22"/>
        </w:rPr>
        <w:t xml:space="preserve">(3), 197-214. </w:t>
      </w:r>
    </w:p>
    <w:p w14:paraId="5776C80F" w14:textId="77777777" w:rsidR="00D95635" w:rsidRPr="00D95635" w:rsidRDefault="00D95635" w:rsidP="00D95635">
      <w:pPr>
        <w:autoSpaceDE w:val="0"/>
        <w:autoSpaceDN w:val="0"/>
        <w:adjustRightInd w:val="0"/>
        <w:spacing w:line="360" w:lineRule="auto"/>
        <w:ind w:left="720" w:hanging="720"/>
        <w:rPr>
          <w:rFonts w:cs="Times New Roman"/>
          <w:szCs w:val="22"/>
        </w:rPr>
      </w:pPr>
      <w:r w:rsidRPr="00B866A7">
        <w:rPr>
          <w:rFonts w:cs="Times New Roman"/>
          <w:szCs w:val="22"/>
          <w:lang w:val="de-DE"/>
        </w:rPr>
        <w:t xml:space="preserve">Singh, S.J. &amp; Eisenmenger, N. (2011). </w:t>
      </w:r>
      <w:r w:rsidRPr="00D95635">
        <w:rPr>
          <w:rFonts w:cs="Times New Roman"/>
          <w:szCs w:val="22"/>
        </w:rPr>
        <w:t>How unequal is international trade? A biophysical perspective. Journal für Entwicklungspolitik (JEP) [Austrian Journal for Development Studies]. Special issue on Bridging the Social and the Natural in Development Studies. Guest editors: Singh, S.J. &amp; Köhler, B. Vol. 26(4). Mattersburger Kreis: Vienna (see course website)</w:t>
      </w:r>
    </w:p>
    <w:p w14:paraId="02E5CABC" w14:textId="77777777" w:rsidR="00D95635" w:rsidRPr="00713CD9" w:rsidRDefault="00D95635" w:rsidP="00D95635">
      <w:pPr>
        <w:autoSpaceDE w:val="0"/>
        <w:autoSpaceDN w:val="0"/>
        <w:adjustRightInd w:val="0"/>
        <w:spacing w:line="360" w:lineRule="auto"/>
        <w:ind w:left="709" w:hanging="709"/>
        <w:rPr>
          <w:rFonts w:cs="Times New Roman"/>
          <w:szCs w:val="22"/>
        </w:rPr>
      </w:pPr>
      <w:r w:rsidRPr="00713CD9">
        <w:rPr>
          <w:rFonts w:cs="Times New Roman"/>
        </w:rPr>
        <w:t xml:space="preserve">TEEB (2010). </w:t>
      </w:r>
      <w:r w:rsidRPr="00713CD9">
        <w:rPr>
          <w:rFonts w:cs="Times New Roman"/>
          <w:i/>
        </w:rPr>
        <w:t>The Economics of Ecosystems and Biodiversity: Mainstreaming the Economics of Nature: A synthesis of the approach, conclusions and recommendations of TEEB.</w:t>
      </w:r>
      <w:r>
        <w:rPr>
          <w:rFonts w:cs="Times New Roman"/>
          <w:i/>
        </w:rPr>
        <w:t xml:space="preserve"> (for a link see course website “Downloadable Content”)</w:t>
      </w:r>
    </w:p>
    <w:p w14:paraId="449F3542" w14:textId="77777777" w:rsidR="00D95635" w:rsidRPr="00DD4AEC" w:rsidRDefault="00D95635" w:rsidP="00D95635">
      <w:pPr>
        <w:autoSpaceDE w:val="0"/>
        <w:autoSpaceDN w:val="0"/>
        <w:adjustRightInd w:val="0"/>
        <w:spacing w:line="360" w:lineRule="auto"/>
        <w:ind w:left="709" w:hanging="709"/>
        <w:rPr>
          <w:rFonts w:cs="Times New Roman"/>
        </w:rPr>
      </w:pPr>
      <w:r w:rsidRPr="00713CD9">
        <w:rPr>
          <w:rFonts w:cs="Times New Roman"/>
        </w:rPr>
        <w:t>UNEP (2011). Introduction. Setting the Stage for a Green Economy Transition.</w:t>
      </w:r>
      <w:r>
        <w:rPr>
          <w:rFonts w:cs="Times New Roman"/>
        </w:rPr>
        <w:t xml:space="preserve"> </w:t>
      </w:r>
      <w:r>
        <w:rPr>
          <w:rFonts w:cs="Times New Roman"/>
          <w:i/>
        </w:rPr>
        <w:t>(for a link see course website “Downloadable Content”)</w:t>
      </w:r>
    </w:p>
    <w:p w14:paraId="2ACB1034" w14:textId="77777777" w:rsidR="00D95635" w:rsidRPr="00713CD9" w:rsidRDefault="00D95635" w:rsidP="00D95635">
      <w:pPr>
        <w:autoSpaceDE w:val="0"/>
        <w:autoSpaceDN w:val="0"/>
        <w:adjustRightInd w:val="0"/>
        <w:spacing w:line="360" w:lineRule="auto"/>
        <w:ind w:left="709" w:hanging="709"/>
        <w:rPr>
          <w:rFonts w:cs="Times New Roman"/>
        </w:rPr>
      </w:pPr>
      <w:r w:rsidRPr="005E4883">
        <w:rPr>
          <w:rFonts w:cs="Times New Roman"/>
        </w:rPr>
        <w:t xml:space="preserve">Unmüßig, B., Sachs, W., Fatheuer, T. (2012). </w:t>
      </w:r>
      <w:r w:rsidRPr="00713CD9">
        <w:rPr>
          <w:rFonts w:cs="Times New Roman"/>
          <w:i/>
        </w:rPr>
        <w:t xml:space="preserve">Critique of the Green Economy. </w:t>
      </w:r>
      <w:r w:rsidRPr="00713CD9">
        <w:rPr>
          <w:rFonts w:ascii="MS Mincho" w:eastAsia="MS Mincho" w:hAnsi="MS Mincho" w:cs="MS Mincho" w:hint="eastAsia"/>
          <w:i/>
        </w:rPr>
        <w:t> </w:t>
      </w:r>
      <w:r w:rsidRPr="00713CD9">
        <w:rPr>
          <w:rFonts w:cs="Times New Roman"/>
          <w:i/>
        </w:rPr>
        <w:t>Toward Social and Environmental Equity</w:t>
      </w:r>
      <w:r w:rsidRPr="00713CD9">
        <w:rPr>
          <w:rFonts w:ascii="MS Mincho" w:eastAsia="MS Mincho" w:hAnsi="MS Mincho" w:cs="MS Mincho" w:hint="eastAsia"/>
          <w:i/>
        </w:rPr>
        <w:t> </w:t>
      </w:r>
      <w:r w:rsidRPr="00713CD9">
        <w:rPr>
          <w:rFonts w:cs="Times New Roman"/>
        </w:rPr>
        <w:t>. Heinrich Böll Foundation, Publication Series on Ecology, Vol. 22 (English edition)</w:t>
      </w:r>
      <w:r>
        <w:rPr>
          <w:rFonts w:cs="Times New Roman"/>
        </w:rPr>
        <w:t xml:space="preserve"> </w:t>
      </w:r>
      <w:r>
        <w:rPr>
          <w:rFonts w:cs="Times New Roman"/>
          <w:i/>
        </w:rPr>
        <w:t>(for a link see course website “Downloadable Content”)</w:t>
      </w:r>
    </w:p>
    <w:p w14:paraId="4B396299" w14:textId="77777777" w:rsidR="00D95635" w:rsidRPr="00713CD9" w:rsidRDefault="00D95635" w:rsidP="00D95635">
      <w:pPr>
        <w:autoSpaceDE w:val="0"/>
        <w:autoSpaceDN w:val="0"/>
        <w:adjustRightInd w:val="0"/>
        <w:spacing w:line="360" w:lineRule="auto"/>
        <w:ind w:left="709" w:hanging="709"/>
        <w:rPr>
          <w:rFonts w:cs="Times New Roman"/>
        </w:rPr>
      </w:pPr>
      <w:r w:rsidRPr="00713CD9">
        <w:rPr>
          <w:rFonts w:cs="Times New Roman"/>
        </w:rPr>
        <w:t xml:space="preserve">Victor, P.A. &amp; Jackson, T. (2012). A Commentary on UNEP’s Green Economy Scenario. </w:t>
      </w:r>
      <w:r w:rsidRPr="00713CD9">
        <w:rPr>
          <w:rFonts w:cs="Times New Roman"/>
          <w:i/>
        </w:rPr>
        <w:t>Ecological Economics</w:t>
      </w:r>
      <w:r w:rsidRPr="00713CD9">
        <w:rPr>
          <w:rFonts w:cs="Times New Roman"/>
        </w:rPr>
        <w:t xml:space="preserve">, Vol. 77, pp. 11-15. </w:t>
      </w:r>
    </w:p>
    <w:p w14:paraId="73885AE6" w14:textId="77777777" w:rsidR="00D95635" w:rsidRPr="00713CD9" w:rsidRDefault="00D95635" w:rsidP="00D95635">
      <w:pPr>
        <w:autoSpaceDE w:val="0"/>
        <w:autoSpaceDN w:val="0"/>
        <w:adjustRightInd w:val="0"/>
        <w:spacing w:line="360" w:lineRule="auto"/>
        <w:ind w:left="720" w:hanging="720"/>
        <w:rPr>
          <w:rFonts w:cs="Times New Roman"/>
          <w:szCs w:val="22"/>
        </w:rPr>
      </w:pPr>
      <w:r w:rsidRPr="00713CD9">
        <w:rPr>
          <w:rFonts w:cs="Times New Roman"/>
          <w:szCs w:val="22"/>
        </w:rPr>
        <w:t xml:space="preserve">Wackernagel, M., &amp; Rees, W. E. (1997). Perceptual and structural barriers to investing in natural capital: Economics from an ecological footprint perspective. </w:t>
      </w:r>
      <w:r w:rsidRPr="00713CD9">
        <w:rPr>
          <w:rFonts w:cs="Times New Roman"/>
          <w:i/>
          <w:iCs/>
          <w:szCs w:val="22"/>
        </w:rPr>
        <w:t>Ecological Economics, 20</w:t>
      </w:r>
      <w:r w:rsidRPr="00713CD9">
        <w:rPr>
          <w:rFonts w:cs="Times New Roman"/>
          <w:szCs w:val="22"/>
        </w:rPr>
        <w:t xml:space="preserve">(1), 3-24. doi: http://dx.doi.org/10.1016/S0921-8009(96)00077-8 </w:t>
      </w:r>
    </w:p>
    <w:p w14:paraId="51142928" w14:textId="77777777" w:rsidR="00D95635" w:rsidRPr="00D95635" w:rsidRDefault="00D95635" w:rsidP="00D95635">
      <w:pPr>
        <w:autoSpaceDE w:val="0"/>
        <w:autoSpaceDN w:val="0"/>
        <w:adjustRightInd w:val="0"/>
        <w:spacing w:line="360" w:lineRule="auto"/>
        <w:ind w:left="720" w:hanging="720"/>
        <w:rPr>
          <w:rFonts w:cs="Times New Roman"/>
          <w:szCs w:val="22"/>
        </w:rPr>
      </w:pPr>
      <w:r w:rsidRPr="005E4883">
        <w:rPr>
          <w:rFonts w:cs="Times New Roman"/>
          <w:szCs w:val="22"/>
        </w:rPr>
        <w:t xml:space="preserve">Wiedmann, T., Schandl, H., Lenzen, M., Moran, D., Suh, S., West, J. &amp; Kanemoto, K. (2013). </w:t>
      </w:r>
      <w:r w:rsidRPr="00D95635">
        <w:rPr>
          <w:rFonts w:cs="Times New Roman"/>
          <w:szCs w:val="22"/>
        </w:rPr>
        <w:t xml:space="preserve">The material footprint of nations. PNAS Early Edition: </w:t>
      </w:r>
      <w:hyperlink r:id="rId13" w:history="1">
        <w:r w:rsidRPr="00D95635">
          <w:rPr>
            <w:rFonts w:cs="Times New Roman"/>
            <w:szCs w:val="22"/>
          </w:rPr>
          <w:t>www.pnas.org/cgi/doi/10.1073/pnas.1220362110</w:t>
        </w:r>
      </w:hyperlink>
    </w:p>
    <w:p w14:paraId="0191E399" w14:textId="59DC6D1E" w:rsidR="00A72314" w:rsidRDefault="00500E67" w:rsidP="00D95635">
      <w:pPr>
        <w:pStyle w:val="Heading1"/>
        <w:spacing w:line="360" w:lineRule="auto"/>
      </w:pPr>
      <w:r>
        <w:t>Module</w:t>
      </w:r>
      <w:r w:rsidR="00090F80" w:rsidRPr="00B644E5">
        <w:t xml:space="preserve"> </w:t>
      </w:r>
      <w:r w:rsidR="00427BA2">
        <w:t>6</w:t>
      </w:r>
      <w:r w:rsidR="00090F80" w:rsidRPr="00B644E5">
        <w:t xml:space="preserve">: </w:t>
      </w:r>
      <w:r w:rsidR="006D23B2">
        <w:t>Sustainable Business and Management (</w:t>
      </w:r>
      <w:r w:rsidR="002A217F">
        <w:t>Oct. 19</w:t>
      </w:r>
      <w:r w:rsidR="006D23B2">
        <w:t>)</w:t>
      </w:r>
    </w:p>
    <w:p w14:paraId="6F1327D7" w14:textId="77777777" w:rsidR="00A72314" w:rsidRPr="009A4F30" w:rsidRDefault="00A72314" w:rsidP="00D95635">
      <w:pPr>
        <w:pStyle w:val="Heading2"/>
        <w:spacing w:line="360" w:lineRule="auto"/>
      </w:pPr>
      <w:r>
        <w:t>Lecture Content:</w:t>
      </w:r>
    </w:p>
    <w:p w14:paraId="560DA242" w14:textId="67319AFF" w:rsidR="000F0DC3" w:rsidRDefault="002A217F" w:rsidP="00D95635">
      <w:pPr>
        <w:pStyle w:val="ListParagraph"/>
        <w:numPr>
          <w:ilvl w:val="0"/>
          <w:numId w:val="10"/>
        </w:numPr>
        <w:autoSpaceDE w:val="0"/>
        <w:autoSpaceDN w:val="0"/>
        <w:adjustRightInd w:val="0"/>
        <w:spacing w:line="360" w:lineRule="auto"/>
        <w:rPr>
          <w:rFonts w:cs="Times New Roman"/>
        </w:rPr>
      </w:pPr>
      <w:r>
        <w:rPr>
          <w:rFonts w:cs="Times New Roman"/>
          <w:b/>
        </w:rPr>
        <w:t>Topic</w:t>
      </w:r>
      <w:r w:rsidR="000F0DC3" w:rsidRPr="00D95635">
        <w:rPr>
          <w:rFonts w:cs="Times New Roman"/>
          <w:b/>
        </w:rPr>
        <w:t xml:space="preserve"> presentation:</w:t>
      </w:r>
      <w:r w:rsidR="000F0DC3">
        <w:rPr>
          <w:rFonts w:cs="Times New Roman"/>
        </w:rPr>
        <w:t xml:space="preserve"> Business and Sustainable Development: Contradictory or consistent?</w:t>
      </w:r>
    </w:p>
    <w:p w14:paraId="4CEC596B" w14:textId="0974848C"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 xml:space="preserve">Management: Introduction, the management process (planning, organizing, motivating, controlling </w:t>
      </w:r>
      <w:r w:rsidRPr="00740489">
        <w:rPr>
          <w:rFonts w:cs="Times New Roman"/>
        </w:rPr>
        <w:softHyphen/>
        <w:t>supply chain management)</w:t>
      </w:r>
    </w:p>
    <w:p w14:paraId="222F3085" w14:textId="77777777"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Management: business management approaches and theories</w:t>
      </w:r>
    </w:p>
    <w:p w14:paraId="07651F35" w14:textId="77777777" w:rsidR="00A72314" w:rsidRPr="00740489" w:rsidRDefault="00A72314" w:rsidP="00D95635">
      <w:pPr>
        <w:pStyle w:val="ListParagraph"/>
        <w:numPr>
          <w:ilvl w:val="0"/>
          <w:numId w:val="10"/>
        </w:numPr>
        <w:autoSpaceDE w:val="0"/>
        <w:autoSpaceDN w:val="0"/>
        <w:adjustRightInd w:val="0"/>
        <w:spacing w:line="360" w:lineRule="auto"/>
        <w:rPr>
          <w:rFonts w:cs="Times New Roman"/>
        </w:rPr>
      </w:pPr>
      <w:r w:rsidRPr="00740489">
        <w:rPr>
          <w:rFonts w:cs="Times New Roman"/>
        </w:rPr>
        <w:t>Social enterprise and social innovation</w:t>
      </w:r>
    </w:p>
    <w:p w14:paraId="3BF334A2" w14:textId="3DB98ECE" w:rsidR="00A72314" w:rsidRDefault="007776B6" w:rsidP="00D95635">
      <w:pPr>
        <w:pStyle w:val="Heading2"/>
        <w:spacing w:line="360" w:lineRule="auto"/>
      </w:pPr>
      <w:r>
        <w:t>Core</w:t>
      </w:r>
      <w:r w:rsidR="00A72314">
        <w:t xml:space="preserve"> Readings</w:t>
      </w:r>
    </w:p>
    <w:p w14:paraId="6687E2CA" w14:textId="77777777" w:rsidR="00A72314" w:rsidRPr="007776B6" w:rsidRDefault="00A72314" w:rsidP="007776B6">
      <w:pPr>
        <w:spacing w:line="360" w:lineRule="auto"/>
        <w:ind w:left="720" w:hanging="720"/>
        <w:rPr>
          <w:rFonts w:cs="Times New Roman"/>
          <w:szCs w:val="22"/>
        </w:rPr>
      </w:pPr>
      <w:r w:rsidRPr="007776B6">
        <w:rPr>
          <w:rFonts w:cs="Times New Roman"/>
          <w:szCs w:val="22"/>
        </w:rPr>
        <w:t xml:space="preserve">Bansal, P., &amp; Song, H. C. (2016). Similar but not the same: Differentiating corporate responsibility from sustainability. </w:t>
      </w:r>
      <w:r w:rsidRPr="007776B6">
        <w:rPr>
          <w:rFonts w:cs="Times New Roman"/>
          <w:i/>
          <w:iCs/>
          <w:szCs w:val="22"/>
        </w:rPr>
        <w:t>Academy of Management Annals</w:t>
      </w:r>
      <w:r w:rsidRPr="007776B6">
        <w:rPr>
          <w:rFonts w:cs="Times New Roman"/>
          <w:szCs w:val="22"/>
        </w:rPr>
        <w:t>, annals-2015.</w:t>
      </w:r>
    </w:p>
    <w:p w14:paraId="21DCFD70" w14:textId="6667AA85" w:rsidR="0075356A" w:rsidRPr="0075356A" w:rsidRDefault="0075356A" w:rsidP="0075356A">
      <w:pPr>
        <w:autoSpaceDE w:val="0"/>
        <w:autoSpaceDN w:val="0"/>
        <w:adjustRightInd w:val="0"/>
        <w:spacing w:line="360" w:lineRule="auto"/>
        <w:ind w:left="720" w:hanging="720"/>
        <w:rPr>
          <w:rFonts w:cs="Times New Roman"/>
          <w:szCs w:val="22"/>
        </w:rPr>
      </w:pPr>
      <w:r w:rsidRPr="0075356A">
        <w:rPr>
          <w:rFonts w:cs="Times New Roman"/>
          <w:szCs w:val="22"/>
        </w:rPr>
        <w:t xml:space="preserve">van der Ven, H., Rothacker, C., &amp; Cashore, B. (2018). Do eco-labels prevent deforestation? Lessons from non-state market driven governance in the soy, palm oil, and cocoa sectors. </w:t>
      </w:r>
      <w:r w:rsidRPr="0075356A">
        <w:rPr>
          <w:rFonts w:cs="Times New Roman"/>
          <w:i/>
          <w:iCs/>
          <w:szCs w:val="22"/>
        </w:rPr>
        <w:t>Global Environmental Change, 52</w:t>
      </w:r>
      <w:r w:rsidRPr="0075356A">
        <w:rPr>
          <w:rFonts w:cs="Times New Roman"/>
          <w:szCs w:val="22"/>
        </w:rPr>
        <w:t>, 141-151. doi:</w:t>
      </w:r>
      <w:r>
        <w:rPr>
          <w:rFonts w:cs="Times New Roman"/>
          <w:szCs w:val="22"/>
        </w:rPr>
        <w:t xml:space="preserve"> </w:t>
      </w:r>
      <w:r w:rsidRPr="0075356A">
        <w:rPr>
          <w:rFonts w:cs="Times New Roman"/>
          <w:szCs w:val="22"/>
        </w:rPr>
        <w:t>10.1016/j.gloenvcha.2018.07.002</w:t>
      </w:r>
    </w:p>
    <w:p w14:paraId="52FAB953"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Burch, S., Shaw, A., Dale, A., &amp; Robinson, J. (2014). Triggering transformative change: a development path approach to climate change response in communities. </w:t>
      </w:r>
      <w:r w:rsidRPr="007776B6">
        <w:rPr>
          <w:rFonts w:cs="Times New Roman"/>
          <w:i/>
          <w:iCs/>
          <w:szCs w:val="22"/>
        </w:rPr>
        <w:t>Climate Policy, 14</w:t>
      </w:r>
      <w:r w:rsidRPr="007776B6">
        <w:rPr>
          <w:rFonts w:cs="Times New Roman"/>
          <w:szCs w:val="22"/>
        </w:rPr>
        <w:t>(4), 467-487. doi:10.1080/14693062.2014.876342</w:t>
      </w:r>
    </w:p>
    <w:p w14:paraId="77A47F4A"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Carroll, A. B. (1999). Corporate Social Responsibility - Evolution of a Definitional Construct. </w:t>
      </w:r>
      <w:r w:rsidRPr="007776B6">
        <w:rPr>
          <w:rFonts w:cs="Times New Roman"/>
          <w:i/>
          <w:iCs/>
          <w:szCs w:val="22"/>
        </w:rPr>
        <w:t>Business &amp; Society, 38</w:t>
      </w:r>
      <w:r w:rsidRPr="007776B6">
        <w:rPr>
          <w:rFonts w:cs="Times New Roman"/>
          <w:szCs w:val="22"/>
        </w:rPr>
        <w:t xml:space="preserve">(3), 268-295. </w:t>
      </w:r>
    </w:p>
    <w:p w14:paraId="7CB4276D"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Collier, P. (2008). The bottom billion (Vol. 129). Oxford: Oxford University Press.</w:t>
      </w:r>
    </w:p>
    <w:p w14:paraId="0C576280" w14:textId="69C69576" w:rsidR="00D468AA" w:rsidRDefault="00D468AA" w:rsidP="007776B6">
      <w:pPr>
        <w:autoSpaceDE w:val="0"/>
        <w:autoSpaceDN w:val="0"/>
        <w:adjustRightInd w:val="0"/>
        <w:spacing w:line="360" w:lineRule="auto"/>
        <w:ind w:left="720" w:hanging="720"/>
        <w:rPr>
          <w:rFonts w:cs="Times New Roman"/>
          <w:szCs w:val="22"/>
        </w:rPr>
      </w:pPr>
      <w:r w:rsidRPr="00D468AA">
        <w:rPr>
          <w:rFonts w:cs="Times New Roman"/>
          <w:szCs w:val="22"/>
        </w:rPr>
        <w:t xml:space="preserve">Delmas, M. A., &amp; Burbano, V. C. (2011). The drivers of greenwashing. </w:t>
      </w:r>
      <w:r w:rsidRPr="00D468AA">
        <w:rPr>
          <w:rFonts w:cs="Times New Roman"/>
          <w:i/>
          <w:iCs/>
          <w:szCs w:val="22"/>
        </w:rPr>
        <w:t>California Management Review, 54</w:t>
      </w:r>
      <w:r w:rsidR="00F77DCA">
        <w:rPr>
          <w:rFonts w:cs="Times New Roman"/>
          <w:szCs w:val="22"/>
        </w:rPr>
        <w:t>(1), 64-87.</w:t>
      </w:r>
    </w:p>
    <w:p w14:paraId="26597005" w14:textId="6F759162"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iMaggio, P. J., &amp; Powell, W. W. (1983). The Iron Cage revisited: Institutional isomorphism and collective rationality in organizational fields. </w:t>
      </w:r>
      <w:r w:rsidRPr="007776B6">
        <w:rPr>
          <w:rFonts w:cs="Times New Roman"/>
          <w:i/>
          <w:iCs/>
          <w:szCs w:val="22"/>
        </w:rPr>
        <w:t>American Sociological Review, 48</w:t>
      </w:r>
      <w:r w:rsidRPr="007776B6">
        <w:rPr>
          <w:rFonts w:cs="Times New Roman"/>
          <w:szCs w:val="22"/>
        </w:rPr>
        <w:t xml:space="preserve">(2), 147-160. </w:t>
      </w:r>
    </w:p>
    <w:p w14:paraId="502B2730"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onaldson, T., &amp; Preston, L. E. (1995). The Stakeholder Theory of the Corporation: Concepts, Evidence, and Implications. </w:t>
      </w:r>
      <w:r w:rsidRPr="007776B6">
        <w:rPr>
          <w:rFonts w:cs="Times New Roman"/>
          <w:i/>
          <w:iCs/>
          <w:szCs w:val="22"/>
        </w:rPr>
        <w:t>The Academy of Management Review, 20</w:t>
      </w:r>
      <w:r w:rsidRPr="007776B6">
        <w:rPr>
          <w:rFonts w:cs="Times New Roman"/>
          <w:szCs w:val="22"/>
        </w:rPr>
        <w:t xml:space="preserve">(1), 65-91. doi: 10.2307/258887 </w:t>
      </w:r>
    </w:p>
    <w:p w14:paraId="228B3F32"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Elkington, J. (1998). </w:t>
      </w:r>
      <w:r w:rsidRPr="007776B6">
        <w:rPr>
          <w:rFonts w:cs="Times New Roman"/>
          <w:i/>
          <w:iCs/>
          <w:szCs w:val="22"/>
        </w:rPr>
        <w:t>Cannibals with forks</w:t>
      </w:r>
      <w:r w:rsidRPr="007776B6">
        <w:rPr>
          <w:rFonts w:cs="Times New Roman"/>
          <w:szCs w:val="22"/>
        </w:rPr>
        <w:t>. Gabriola Island, BC: New Society Publishers.</w:t>
      </w:r>
    </w:p>
    <w:p w14:paraId="53042413"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Friedman, M. (1970). The social responsibility of business is to increase its profits. The New York Times Magazine, 33, 122-126. </w:t>
      </w:r>
    </w:p>
    <w:p w14:paraId="60E8CE9B" w14:textId="77777777" w:rsidR="00A72314" w:rsidRPr="007776B6" w:rsidRDefault="00A72314" w:rsidP="007776B6">
      <w:pPr>
        <w:autoSpaceDE w:val="0"/>
        <w:autoSpaceDN w:val="0"/>
        <w:adjustRightInd w:val="0"/>
        <w:spacing w:line="360" w:lineRule="auto"/>
        <w:ind w:left="720" w:hanging="720"/>
        <w:rPr>
          <w:rFonts w:cs="Times New Roman"/>
          <w:szCs w:val="22"/>
        </w:rPr>
      </w:pPr>
      <w:r w:rsidRPr="005E4883">
        <w:rPr>
          <w:rFonts w:cs="Times New Roman"/>
          <w:szCs w:val="22"/>
        </w:rPr>
        <w:t xml:space="preserve">Gladwin, T. N., Kennelly, J. J., &amp; Krause, T.-S. (1995). </w:t>
      </w:r>
      <w:r w:rsidRPr="007776B6">
        <w:rPr>
          <w:rFonts w:cs="Times New Roman"/>
          <w:szCs w:val="22"/>
        </w:rPr>
        <w:t xml:space="preserve">Shifting Paradigms for Sustainable Development: Implications for Management Theory and Research. </w:t>
      </w:r>
      <w:r w:rsidRPr="007776B6">
        <w:rPr>
          <w:rFonts w:cs="Times New Roman"/>
          <w:i/>
          <w:iCs/>
          <w:szCs w:val="22"/>
        </w:rPr>
        <w:t>The Academy of Management Review, 20</w:t>
      </w:r>
      <w:r w:rsidRPr="007776B6">
        <w:rPr>
          <w:rFonts w:cs="Times New Roman"/>
          <w:szCs w:val="22"/>
        </w:rPr>
        <w:t xml:space="preserve">(4), 874-907. </w:t>
      </w:r>
    </w:p>
    <w:p w14:paraId="759EDD07" w14:textId="2771D6D1" w:rsidR="00F92FB5" w:rsidRDefault="00F92FB5" w:rsidP="007776B6">
      <w:pPr>
        <w:autoSpaceDE w:val="0"/>
        <w:autoSpaceDN w:val="0"/>
        <w:adjustRightInd w:val="0"/>
        <w:spacing w:line="360" w:lineRule="auto"/>
        <w:ind w:left="720" w:hanging="720"/>
        <w:rPr>
          <w:rFonts w:cs="Times New Roman"/>
          <w:szCs w:val="22"/>
        </w:rPr>
      </w:pPr>
      <w:r w:rsidRPr="00F92FB5">
        <w:rPr>
          <w:rFonts w:cs="Times New Roman"/>
          <w:szCs w:val="22"/>
        </w:rPr>
        <w:t xml:space="preserve">Gray, R. (2010). Is accounting for sustainability actually accounting for sustainability…and how would we know? An exploration of narratives of organisations and the planet. </w:t>
      </w:r>
      <w:r w:rsidRPr="00F92FB5">
        <w:rPr>
          <w:rFonts w:cs="Times New Roman"/>
          <w:i/>
          <w:iCs/>
          <w:szCs w:val="22"/>
        </w:rPr>
        <w:t>Accounting, Organizations and Society, 35</w:t>
      </w:r>
      <w:r w:rsidRPr="00F92FB5">
        <w:rPr>
          <w:rFonts w:cs="Times New Roman"/>
          <w:szCs w:val="22"/>
        </w:rPr>
        <w:t>(1), 47-62. doi: 10.1016/j.aos.2009.04.006</w:t>
      </w:r>
    </w:p>
    <w:p w14:paraId="5E4B0B1D" w14:textId="256A2F21"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acking, T., &amp; Guthrie, P. (2008). A framework for clarifying the meaning of Triple Bottom-Line, Integrated, and Sustainability Assessment. </w:t>
      </w:r>
      <w:r w:rsidRPr="007776B6">
        <w:rPr>
          <w:rFonts w:cs="Times New Roman"/>
          <w:i/>
          <w:iCs/>
          <w:szCs w:val="22"/>
        </w:rPr>
        <w:t>Environmental Impact Assessment Review, 28</w:t>
      </w:r>
      <w:r w:rsidRPr="007776B6">
        <w:rPr>
          <w:rFonts w:cs="Times New Roman"/>
          <w:szCs w:val="22"/>
        </w:rPr>
        <w:t>(2–3), 73-89. doi: 10.1016/j.eiar.2007.03.002</w:t>
      </w:r>
    </w:p>
    <w:p w14:paraId="7FF64C92"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art, S. L., &amp; Christensen, C. M. (2002). The great leap. </w:t>
      </w:r>
      <w:r w:rsidRPr="007776B6">
        <w:rPr>
          <w:rFonts w:cs="Times New Roman"/>
          <w:i/>
          <w:iCs/>
          <w:szCs w:val="22"/>
        </w:rPr>
        <w:t>Sloan Management Review, 44</w:t>
      </w:r>
      <w:r w:rsidRPr="007776B6">
        <w:rPr>
          <w:rFonts w:cs="Times New Roman"/>
          <w:szCs w:val="22"/>
        </w:rPr>
        <w:t>(1), 51-56.</w:t>
      </w:r>
    </w:p>
    <w:p w14:paraId="03834E83" w14:textId="77777777" w:rsidR="00367E57" w:rsidRPr="00367E57" w:rsidRDefault="00367E57" w:rsidP="00367E57">
      <w:pPr>
        <w:autoSpaceDE w:val="0"/>
        <w:autoSpaceDN w:val="0"/>
        <w:adjustRightInd w:val="0"/>
        <w:spacing w:line="360" w:lineRule="auto"/>
        <w:ind w:left="720" w:hanging="720"/>
        <w:rPr>
          <w:rFonts w:cs="Times New Roman"/>
          <w:szCs w:val="22"/>
        </w:rPr>
      </w:pPr>
      <w:r w:rsidRPr="00367E57">
        <w:rPr>
          <w:rFonts w:cs="Times New Roman"/>
          <w:szCs w:val="22"/>
        </w:rPr>
        <w:t xml:space="preserve">Isil, O., &amp; Hernke, M. T. (2017). The Triple Bottom Line: A Critical Review from a Transdisciplinary Perspective. </w:t>
      </w:r>
      <w:r w:rsidRPr="00367E57">
        <w:rPr>
          <w:rFonts w:cs="Times New Roman"/>
          <w:i/>
          <w:iCs/>
          <w:szCs w:val="22"/>
        </w:rPr>
        <w:t>Business Strategy and the Environment, 26</w:t>
      </w:r>
      <w:r w:rsidRPr="00367E57">
        <w:rPr>
          <w:rFonts w:cs="Times New Roman"/>
          <w:szCs w:val="22"/>
        </w:rPr>
        <w:t>(8), 1235-1251. doi:10.1002/bse.1982</w:t>
      </w:r>
    </w:p>
    <w:p w14:paraId="26E4729A" w14:textId="1242B5E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Karnani, A. (2007). The Mirage of Marketing to the Bottom of the Pyramid: How the Private Sector can help Alleviate Poverty. </w:t>
      </w:r>
      <w:r w:rsidRPr="007776B6">
        <w:rPr>
          <w:rFonts w:cs="Times New Roman"/>
          <w:i/>
          <w:iCs/>
          <w:szCs w:val="22"/>
        </w:rPr>
        <w:t>California Management Review, 49</w:t>
      </w:r>
      <w:r w:rsidRPr="007776B6">
        <w:rPr>
          <w:rFonts w:cs="Times New Roman"/>
          <w:szCs w:val="22"/>
        </w:rPr>
        <w:t xml:space="preserve">(4), 90-111. </w:t>
      </w:r>
    </w:p>
    <w:p w14:paraId="79363FD6" w14:textId="77777777" w:rsidR="00BE485A" w:rsidRDefault="00BE485A" w:rsidP="00BE485A">
      <w:pPr>
        <w:autoSpaceDE w:val="0"/>
        <w:autoSpaceDN w:val="0"/>
        <w:adjustRightInd w:val="0"/>
        <w:spacing w:line="360" w:lineRule="auto"/>
        <w:ind w:left="720" w:hanging="720"/>
        <w:rPr>
          <w:rFonts w:ascii="Segoe UI" w:hAnsi="Segoe UI" w:cs="Segoe UI"/>
          <w:sz w:val="18"/>
          <w:szCs w:val="18"/>
        </w:rPr>
      </w:pPr>
      <w:r w:rsidRPr="00BE485A">
        <w:rPr>
          <w:rFonts w:cs="Times New Roman"/>
          <w:szCs w:val="22"/>
        </w:rPr>
        <w:t xml:space="preserve">Kotler, P., &amp; Zaltman, G. (1971). Social Marketing: An Approach to Planned Social Change. </w:t>
      </w:r>
      <w:r w:rsidRPr="00BE485A">
        <w:rPr>
          <w:rFonts w:cs="Times New Roman"/>
          <w:i/>
          <w:iCs/>
          <w:szCs w:val="22"/>
        </w:rPr>
        <w:t>Journal of Marketing, 35</w:t>
      </w:r>
      <w:r w:rsidRPr="00BE485A">
        <w:rPr>
          <w:rFonts w:cs="Times New Roman"/>
          <w:szCs w:val="22"/>
        </w:rPr>
        <w:t>(3), 3-12.</w:t>
      </w:r>
      <w:r>
        <w:rPr>
          <w:rFonts w:ascii="Segoe UI" w:hAnsi="Segoe UI" w:cs="Segoe UI"/>
          <w:sz w:val="18"/>
          <w:szCs w:val="18"/>
        </w:rPr>
        <w:t xml:space="preserve"> doi:10.1177/002224297103500302</w:t>
      </w:r>
    </w:p>
    <w:p w14:paraId="250D57A3" w14:textId="4FC3906B"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Lovins, A. B., Lovins, L. H., &amp; Hawken, P. (2007). A Road Map for Natural Capitalism.  </w:t>
      </w:r>
      <w:r w:rsidRPr="007776B6">
        <w:rPr>
          <w:rFonts w:cs="Times New Roman"/>
          <w:i/>
          <w:iCs/>
          <w:szCs w:val="22"/>
        </w:rPr>
        <w:t>Harvard Business Review, 85</w:t>
      </w:r>
      <w:r w:rsidRPr="007776B6">
        <w:rPr>
          <w:rFonts w:cs="Times New Roman"/>
          <w:szCs w:val="22"/>
        </w:rPr>
        <w:t xml:space="preserve">(7/8), 172-183. </w:t>
      </w:r>
    </w:p>
    <w:p w14:paraId="0BE7CBF4"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atten, D., &amp; Moon, J. (2005). Corporate Social Responsibility. </w:t>
      </w:r>
      <w:r w:rsidRPr="007776B6">
        <w:rPr>
          <w:rFonts w:cs="Times New Roman"/>
          <w:i/>
          <w:iCs/>
          <w:szCs w:val="22"/>
        </w:rPr>
        <w:t>Journal of Business Ethics, 54</w:t>
      </w:r>
      <w:r w:rsidRPr="007776B6">
        <w:rPr>
          <w:rFonts w:cs="Times New Roman"/>
          <w:szCs w:val="22"/>
        </w:rPr>
        <w:t>(4), 323-337. doi: 10.1007/s10551-004-1822-0</w:t>
      </w:r>
    </w:p>
    <w:p w14:paraId="56880AE8"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intzberg, H., &amp; Westley, F. (2001). Decision Making: It's Not What You Think. </w:t>
      </w:r>
      <w:r w:rsidRPr="007776B6">
        <w:rPr>
          <w:rFonts w:cs="Times New Roman"/>
          <w:i/>
          <w:iCs/>
          <w:szCs w:val="22"/>
        </w:rPr>
        <w:t>MIT Sloan Management Review, 42</w:t>
      </w:r>
      <w:r w:rsidRPr="007776B6">
        <w:rPr>
          <w:rFonts w:cs="Times New Roman"/>
          <w:szCs w:val="22"/>
        </w:rPr>
        <w:t xml:space="preserve">(3), 89-93. </w:t>
      </w:r>
    </w:p>
    <w:p w14:paraId="2908788C" w14:textId="72B22AE2" w:rsidR="00BE485A" w:rsidRPr="00BE485A" w:rsidRDefault="00BE485A" w:rsidP="00BE485A">
      <w:pPr>
        <w:autoSpaceDE w:val="0"/>
        <w:autoSpaceDN w:val="0"/>
        <w:adjustRightInd w:val="0"/>
        <w:spacing w:line="360" w:lineRule="auto"/>
        <w:ind w:left="720" w:hanging="720"/>
        <w:rPr>
          <w:rFonts w:cs="Times New Roman"/>
          <w:szCs w:val="22"/>
        </w:rPr>
      </w:pPr>
      <w:r w:rsidRPr="00BE485A">
        <w:rPr>
          <w:rFonts w:cs="Times New Roman"/>
          <w:szCs w:val="22"/>
        </w:rPr>
        <w:t xml:space="preserve">Morrow, D., &amp; Rondinelli, D. (2002). Adopting Corporate Environmental Management Systems:: Motivations and Results of ISO 14001 and EMAS Certification. </w:t>
      </w:r>
      <w:r w:rsidRPr="00BE485A">
        <w:rPr>
          <w:rFonts w:cs="Times New Roman"/>
          <w:i/>
          <w:iCs/>
          <w:szCs w:val="22"/>
        </w:rPr>
        <w:t>European Management Journal, 20</w:t>
      </w:r>
      <w:r w:rsidRPr="00BE485A">
        <w:rPr>
          <w:rFonts w:cs="Times New Roman"/>
          <w:szCs w:val="22"/>
        </w:rPr>
        <w:t>(2), 159-171. doi:10.1016/S0263-2373(02)00026-9</w:t>
      </w:r>
    </w:p>
    <w:p w14:paraId="3C175A1F" w14:textId="03D57C4B"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Porter, M. E. (1991). America's Green Strategy. </w:t>
      </w:r>
      <w:r w:rsidRPr="007776B6">
        <w:rPr>
          <w:rFonts w:cs="Times New Roman"/>
          <w:i/>
          <w:iCs/>
          <w:szCs w:val="22"/>
        </w:rPr>
        <w:t>Scientific American, April</w:t>
      </w:r>
      <w:r w:rsidRPr="007776B6">
        <w:rPr>
          <w:rFonts w:cs="Times New Roman"/>
          <w:szCs w:val="22"/>
        </w:rPr>
        <w:t>, 168.</w:t>
      </w:r>
    </w:p>
    <w:p w14:paraId="66E92A0E" w14:textId="77777777" w:rsidR="00A72314" w:rsidRPr="007776B6" w:rsidRDefault="00A72314" w:rsidP="007776B6">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Porter, M. E., &amp; Kramer, M. R. (2006). </w:t>
      </w:r>
      <w:r w:rsidRPr="007776B6">
        <w:rPr>
          <w:rFonts w:cs="Times New Roman"/>
          <w:szCs w:val="22"/>
        </w:rPr>
        <w:t xml:space="preserve">Strategy &amp; Society: The Link Between Competitive Advantage and Corporate Social Responsibility. </w:t>
      </w:r>
      <w:r w:rsidRPr="007776B6">
        <w:rPr>
          <w:rFonts w:cs="Times New Roman"/>
          <w:i/>
          <w:iCs/>
          <w:szCs w:val="22"/>
        </w:rPr>
        <w:t>Harvard Business Review, 84</w:t>
      </w:r>
      <w:r w:rsidRPr="007776B6">
        <w:rPr>
          <w:rFonts w:cs="Times New Roman"/>
          <w:szCs w:val="22"/>
        </w:rPr>
        <w:t xml:space="preserve">(12), 78-92.  </w:t>
      </w:r>
    </w:p>
    <w:p w14:paraId="19FF5047" w14:textId="77777777" w:rsidR="00A72314" w:rsidRPr="007776B6" w:rsidRDefault="00A72314" w:rsidP="007776B6">
      <w:pPr>
        <w:autoSpaceDE w:val="0"/>
        <w:autoSpaceDN w:val="0"/>
        <w:adjustRightInd w:val="0"/>
        <w:spacing w:line="360" w:lineRule="auto"/>
        <w:ind w:left="720" w:hanging="720"/>
        <w:rPr>
          <w:rFonts w:cs="Times New Roman"/>
          <w:szCs w:val="22"/>
        </w:rPr>
      </w:pPr>
      <w:r w:rsidRPr="005E4883">
        <w:rPr>
          <w:rFonts w:cs="Times New Roman"/>
          <w:szCs w:val="22"/>
        </w:rPr>
        <w:t xml:space="preserve">Porter, M. E., &amp; Kramer, M. R. (2011). </w:t>
      </w:r>
      <w:r w:rsidRPr="007776B6">
        <w:rPr>
          <w:rFonts w:cs="Times New Roman"/>
          <w:szCs w:val="22"/>
        </w:rPr>
        <w:t xml:space="preserve">Creating Shared Value. </w:t>
      </w:r>
      <w:r w:rsidRPr="007776B6">
        <w:rPr>
          <w:rFonts w:cs="Times New Roman"/>
          <w:i/>
          <w:iCs/>
          <w:szCs w:val="22"/>
        </w:rPr>
        <w:t>Harvard Business Review, 89</w:t>
      </w:r>
      <w:r w:rsidRPr="007776B6">
        <w:rPr>
          <w:rFonts w:cs="Times New Roman"/>
          <w:szCs w:val="22"/>
        </w:rPr>
        <w:t xml:space="preserve">(1/2), 62-77. </w:t>
      </w:r>
    </w:p>
    <w:p w14:paraId="72B76A90"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Russo, M. V., &amp; Fouts, P. A. (1997). A resource-based perspective on corporate environmental performance and profitability. </w:t>
      </w:r>
      <w:r w:rsidRPr="007776B6">
        <w:rPr>
          <w:rFonts w:cs="Times New Roman"/>
          <w:i/>
          <w:iCs/>
          <w:szCs w:val="22"/>
        </w:rPr>
        <w:t>Academy of Management Journal, 40</w:t>
      </w:r>
      <w:r w:rsidRPr="007776B6">
        <w:rPr>
          <w:rFonts w:cs="Times New Roman"/>
          <w:szCs w:val="22"/>
        </w:rPr>
        <w:t>(3), 534-559.</w:t>
      </w:r>
    </w:p>
    <w:p w14:paraId="01800E0D" w14:textId="77777777" w:rsidR="00A72314" w:rsidRPr="007776B6"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Seyfang, G. (2009). The new economics of sustainable consumption. Minería transnacional, narrativas del desarrollo y resistencias sociales. Buenos Aires: Biblos. </w:t>
      </w:r>
    </w:p>
    <w:p w14:paraId="7DCE3F07" w14:textId="569E36FD" w:rsidR="00670626" w:rsidRDefault="00670626" w:rsidP="007776B6">
      <w:pPr>
        <w:autoSpaceDE w:val="0"/>
        <w:autoSpaceDN w:val="0"/>
        <w:adjustRightInd w:val="0"/>
        <w:spacing w:line="360" w:lineRule="auto"/>
        <w:ind w:left="720" w:hanging="720"/>
        <w:rPr>
          <w:rFonts w:cs="Times New Roman"/>
          <w:szCs w:val="22"/>
        </w:rPr>
      </w:pPr>
      <w:r w:rsidRPr="00670626">
        <w:rPr>
          <w:rFonts w:cs="Times New Roman"/>
          <w:szCs w:val="22"/>
        </w:rPr>
        <w:t xml:space="preserve">Starik, M., &amp; Kanashiro, P. (2013). Toward a Theory of Sustainability Management:Uncovering and Integrating the Nearly Obvious. </w:t>
      </w:r>
      <w:r w:rsidRPr="00670626">
        <w:rPr>
          <w:rFonts w:cs="Times New Roman"/>
          <w:i/>
          <w:iCs/>
          <w:szCs w:val="22"/>
        </w:rPr>
        <w:t>Organization &amp; Environment, 26</w:t>
      </w:r>
      <w:r w:rsidRPr="00670626">
        <w:rPr>
          <w:rFonts w:cs="Times New Roman"/>
          <w:szCs w:val="22"/>
        </w:rPr>
        <w:t>(1), 7-30. doi:10.1177/1086026612474958</w:t>
      </w:r>
    </w:p>
    <w:p w14:paraId="28A7C664" w14:textId="6584B3A2" w:rsidR="00A72314" w:rsidRDefault="00A72314" w:rsidP="007776B6">
      <w:pPr>
        <w:autoSpaceDE w:val="0"/>
        <w:autoSpaceDN w:val="0"/>
        <w:adjustRightInd w:val="0"/>
        <w:spacing w:line="360" w:lineRule="auto"/>
        <w:ind w:left="720" w:hanging="720"/>
        <w:rPr>
          <w:rFonts w:cs="Times New Roman"/>
          <w:szCs w:val="22"/>
        </w:rPr>
      </w:pPr>
      <w:r w:rsidRPr="007776B6">
        <w:rPr>
          <w:rFonts w:cs="Times New Roman"/>
          <w:szCs w:val="22"/>
        </w:rPr>
        <w:t>Weber, O., &amp; Feltmate, B. (2016). Sustainable Banking and Finance: Managing the Social and Environmental Impact of Financial Institutions. Toronto, ON: University of Toronto Press (Chapters 1 and 9).</w:t>
      </w:r>
    </w:p>
    <w:p w14:paraId="7D7462F6" w14:textId="77777777" w:rsidR="00985EA8" w:rsidRDefault="00985EA8" w:rsidP="00985EA8">
      <w:pPr>
        <w:autoSpaceDE w:val="0"/>
        <w:autoSpaceDN w:val="0"/>
        <w:adjustRightInd w:val="0"/>
        <w:spacing w:line="360" w:lineRule="auto"/>
        <w:ind w:left="720" w:hanging="720"/>
        <w:rPr>
          <w:rFonts w:cs="Times New Roman"/>
          <w:szCs w:val="22"/>
        </w:rPr>
      </w:pPr>
      <w:r w:rsidRPr="007776B6">
        <w:rPr>
          <w:rFonts w:cs="Times New Roman"/>
          <w:szCs w:val="22"/>
        </w:rPr>
        <w:t xml:space="preserve">Wright, C., &amp; Nyberg, D. (2017). An inconvenient truth: How organizations translate climate change into business as usual. </w:t>
      </w:r>
      <w:r w:rsidRPr="007776B6">
        <w:rPr>
          <w:rFonts w:cs="Times New Roman"/>
          <w:i/>
          <w:iCs/>
          <w:szCs w:val="22"/>
        </w:rPr>
        <w:t>Academy of Management Journal, 60</w:t>
      </w:r>
      <w:r w:rsidRPr="007776B6">
        <w:rPr>
          <w:rFonts w:cs="Times New Roman"/>
          <w:szCs w:val="22"/>
        </w:rPr>
        <w:t>(5), 1633-1661.</w:t>
      </w:r>
    </w:p>
    <w:p w14:paraId="15EE448D" w14:textId="363D457D" w:rsidR="00A72314" w:rsidRPr="00843F92" w:rsidRDefault="007776B6" w:rsidP="00D95635">
      <w:pPr>
        <w:pStyle w:val="Heading2"/>
        <w:spacing w:line="360" w:lineRule="auto"/>
      </w:pPr>
      <w:r>
        <w:t>Additional</w:t>
      </w:r>
      <w:r w:rsidR="00A72314">
        <w:t xml:space="preserve"> Readings</w:t>
      </w:r>
    </w:p>
    <w:p w14:paraId="286865C7"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B866A7">
        <w:rPr>
          <w:rFonts w:cs="Times New Roman"/>
          <w:szCs w:val="22"/>
          <w:lang w:val="de-DE"/>
        </w:rPr>
        <w:t xml:space="preserve">Beu, D., &amp; Buckley, M. R. (2001). </w:t>
      </w:r>
      <w:r w:rsidRPr="007776B6">
        <w:rPr>
          <w:rFonts w:cs="Times New Roman"/>
          <w:szCs w:val="22"/>
        </w:rPr>
        <w:t xml:space="preserve">The Hypothesized Relationship Between Accountability and Ethical Behavior. </w:t>
      </w:r>
      <w:r w:rsidRPr="007776B6">
        <w:rPr>
          <w:rFonts w:cs="Times New Roman"/>
          <w:i/>
          <w:iCs/>
          <w:szCs w:val="22"/>
        </w:rPr>
        <w:t>Journal of Business Ethics, 34</w:t>
      </w:r>
      <w:r w:rsidRPr="007776B6">
        <w:rPr>
          <w:rFonts w:cs="Times New Roman"/>
          <w:szCs w:val="22"/>
        </w:rPr>
        <w:t>(1), 57-73. doi: 10.1023/a:1011957832141</w:t>
      </w:r>
    </w:p>
    <w:p w14:paraId="481555A4"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Chatterji, A. K., Levine, D. I., &amp; Toffel, M. W. (2009). How Well Do Social Ratings Actually Measure Corporate Social Responsibility? </w:t>
      </w:r>
      <w:r w:rsidRPr="007776B6">
        <w:rPr>
          <w:rFonts w:cs="Times New Roman"/>
          <w:i/>
          <w:iCs/>
          <w:szCs w:val="22"/>
        </w:rPr>
        <w:t>Journal of Economics &amp; Management Strategy, 18</w:t>
      </w:r>
      <w:r w:rsidRPr="007776B6">
        <w:rPr>
          <w:rFonts w:cs="Times New Roman"/>
          <w:szCs w:val="22"/>
        </w:rPr>
        <w:t>(1), 125-169. doi: 10.1111/j.1530-9134.2009.00210.x</w:t>
      </w:r>
    </w:p>
    <w:p w14:paraId="75833FF4" w14:textId="77770E7E" w:rsidR="007776B6" w:rsidRPr="007776B6" w:rsidRDefault="007776B6" w:rsidP="007776B6">
      <w:pPr>
        <w:autoSpaceDE w:val="0"/>
        <w:autoSpaceDN w:val="0"/>
        <w:adjustRightInd w:val="0"/>
        <w:spacing w:before="120" w:line="360" w:lineRule="auto"/>
        <w:ind w:left="720" w:hanging="720"/>
        <w:rPr>
          <w:rFonts w:cs="Times New Roman"/>
          <w:szCs w:val="22"/>
        </w:rPr>
      </w:pPr>
      <w:r w:rsidRPr="005E4883">
        <w:rPr>
          <w:rFonts w:cs="Times New Roman"/>
          <w:szCs w:val="22"/>
        </w:rPr>
        <w:t xml:space="preserve">Chih, H.-L., Chih, H.-H., &amp; Chen, T.-Y. (2010). </w:t>
      </w:r>
      <w:r w:rsidRPr="007776B6">
        <w:rPr>
          <w:rFonts w:cs="Times New Roman"/>
          <w:szCs w:val="22"/>
        </w:rPr>
        <w:t xml:space="preserve">On the Determinants of Corporate Social Responsibility: International Evidence on the Financial Industry. </w:t>
      </w:r>
      <w:r w:rsidRPr="007776B6">
        <w:rPr>
          <w:rFonts w:cs="Times New Roman"/>
          <w:i/>
          <w:iCs/>
          <w:szCs w:val="22"/>
        </w:rPr>
        <w:t>Journal of Business Ethics, 93</w:t>
      </w:r>
      <w:r w:rsidR="00DC1F30">
        <w:rPr>
          <w:rFonts w:cs="Times New Roman"/>
          <w:szCs w:val="22"/>
        </w:rPr>
        <w:t>(1), 115-135. doi:</w:t>
      </w:r>
      <w:r w:rsidRPr="007776B6">
        <w:rPr>
          <w:rFonts w:cs="Times New Roman"/>
          <w:szCs w:val="22"/>
        </w:rPr>
        <w:t>10.1007/s10551-009-0186-x</w:t>
      </w:r>
    </w:p>
    <w:p w14:paraId="47396981"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Dahlsrud, A. (2008). How Corporate Social Responsibility is Defined: an Analysis of 37 Definitions. </w:t>
      </w:r>
      <w:r w:rsidRPr="007776B6">
        <w:rPr>
          <w:rFonts w:cs="Times New Roman"/>
          <w:i/>
          <w:iCs/>
          <w:szCs w:val="22"/>
        </w:rPr>
        <w:t>Corp. Soc. Responsib. Environ. Mgmt., 15</w:t>
      </w:r>
      <w:r w:rsidRPr="007776B6">
        <w:rPr>
          <w:rFonts w:cs="Times New Roman"/>
          <w:szCs w:val="22"/>
        </w:rPr>
        <w:t>, 1-13. doi: 10.1002/csr.132</w:t>
      </w:r>
    </w:p>
    <w:p w14:paraId="60ACC46D" w14:textId="77777777" w:rsidR="007776B6" w:rsidRPr="007776B6" w:rsidRDefault="007776B6" w:rsidP="007776B6">
      <w:pPr>
        <w:autoSpaceDE w:val="0"/>
        <w:autoSpaceDN w:val="0"/>
        <w:adjustRightInd w:val="0"/>
        <w:spacing w:before="120" w:line="360" w:lineRule="auto"/>
        <w:ind w:left="709" w:hanging="720"/>
        <w:rPr>
          <w:rFonts w:cs="Times New Roman"/>
          <w:szCs w:val="22"/>
        </w:rPr>
      </w:pPr>
      <w:r w:rsidRPr="007776B6">
        <w:rPr>
          <w:rFonts w:cs="Times New Roman"/>
          <w:szCs w:val="22"/>
        </w:rPr>
        <w:t xml:space="preserve">Freeman, R. E. (1984). </w:t>
      </w:r>
      <w:r w:rsidRPr="007776B6">
        <w:rPr>
          <w:rFonts w:cs="Times New Roman"/>
          <w:i/>
          <w:iCs/>
          <w:szCs w:val="22"/>
        </w:rPr>
        <w:t>Strategic Management: A stakeholder approach</w:t>
      </w:r>
      <w:r w:rsidRPr="007776B6">
        <w:rPr>
          <w:rFonts w:cs="Times New Roman"/>
          <w:szCs w:val="22"/>
        </w:rPr>
        <w:t>. Englewood Cliffs, NJ: Prentice-Hall. (p. 1-30)</w:t>
      </w:r>
    </w:p>
    <w:p w14:paraId="5EF86CBA"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Freeman, R. E. (1994). The Politics of Stakeholder Theory: Some Future Directions. </w:t>
      </w:r>
      <w:r w:rsidRPr="007776B6">
        <w:rPr>
          <w:rFonts w:cs="Times New Roman"/>
          <w:i/>
          <w:iCs/>
          <w:szCs w:val="22"/>
        </w:rPr>
        <w:t>Business Ethics Quarterly, 4</w:t>
      </w:r>
      <w:r w:rsidRPr="007776B6">
        <w:rPr>
          <w:rFonts w:cs="Times New Roman"/>
          <w:szCs w:val="22"/>
        </w:rPr>
        <w:t>(4), 409-421. doi: 10.2307/3857340</w:t>
      </w:r>
    </w:p>
    <w:p w14:paraId="7B700CC9" w14:textId="77777777" w:rsidR="007776B6" w:rsidRPr="007776B6" w:rsidRDefault="007776B6" w:rsidP="007776B6">
      <w:pPr>
        <w:autoSpaceDE w:val="0"/>
        <w:autoSpaceDN w:val="0"/>
        <w:adjustRightInd w:val="0"/>
        <w:spacing w:before="120" w:line="360" w:lineRule="auto"/>
        <w:ind w:left="709" w:hanging="720"/>
        <w:rPr>
          <w:rFonts w:cs="Times New Roman"/>
          <w:szCs w:val="22"/>
        </w:rPr>
      </w:pPr>
      <w:r w:rsidRPr="007776B6">
        <w:rPr>
          <w:rFonts w:cs="Times New Roman"/>
          <w:szCs w:val="22"/>
        </w:rPr>
        <w:t xml:space="preserve">Husted, B. W., &amp; Allen, D. B. (2006). Corporate Social Responsibility in the Multinational Enterprise: Strategic and Institutional Approaches. </w:t>
      </w:r>
      <w:r w:rsidRPr="007776B6">
        <w:rPr>
          <w:rFonts w:cs="Times New Roman"/>
          <w:i/>
          <w:iCs/>
          <w:szCs w:val="22"/>
        </w:rPr>
        <w:t>Journal of International Business Studies, 37</w:t>
      </w:r>
      <w:r w:rsidRPr="007776B6">
        <w:rPr>
          <w:rFonts w:cs="Times New Roman"/>
          <w:szCs w:val="22"/>
        </w:rPr>
        <w:t xml:space="preserve">(6), 838-849. </w:t>
      </w:r>
    </w:p>
    <w:p w14:paraId="14A76678"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Magretta, J. 2012. What management is: How it works and why it’s everyone’s business (2nd Edition; pp. 19-42). New York, NY: Free Press. First Chapter: Value creation: From the outside in (downloadable on the course website).</w:t>
      </w:r>
    </w:p>
    <w:p w14:paraId="6DA98DA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intzberg, H. (1971). Managerial work: Analysis from Observation. </w:t>
      </w:r>
      <w:r w:rsidRPr="007776B6">
        <w:rPr>
          <w:rFonts w:cs="Times New Roman"/>
          <w:i/>
          <w:iCs/>
          <w:szCs w:val="22"/>
        </w:rPr>
        <w:t>Management Science, 18</w:t>
      </w:r>
      <w:r w:rsidRPr="007776B6">
        <w:rPr>
          <w:rFonts w:cs="Times New Roman"/>
          <w:szCs w:val="22"/>
        </w:rPr>
        <w:t>(2), B-97-B-110.</w:t>
      </w:r>
    </w:p>
    <w:p w14:paraId="15D92E3F"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Moon, J. (2007). The contribution of corporate social responsibility to sustainable development. </w:t>
      </w:r>
      <w:r w:rsidRPr="007776B6">
        <w:rPr>
          <w:rFonts w:cs="Times New Roman"/>
          <w:i/>
          <w:iCs/>
          <w:szCs w:val="22"/>
        </w:rPr>
        <w:t>Sustainable Development, 15</w:t>
      </w:r>
      <w:r w:rsidRPr="007776B6">
        <w:rPr>
          <w:rFonts w:cs="Times New Roman"/>
          <w:szCs w:val="22"/>
        </w:rPr>
        <w:t xml:space="preserve">(5), 296-306. doi: 10.1002/sd.346 </w:t>
      </w:r>
    </w:p>
    <w:p w14:paraId="47CFE214" w14:textId="77777777" w:rsidR="007776B6" w:rsidRPr="007776B6" w:rsidRDefault="007776B6" w:rsidP="007776B6">
      <w:pPr>
        <w:autoSpaceDE w:val="0"/>
        <w:autoSpaceDN w:val="0"/>
        <w:adjustRightInd w:val="0"/>
        <w:spacing w:before="120" w:line="360" w:lineRule="auto"/>
        <w:ind w:left="720" w:hanging="720"/>
        <w:rPr>
          <w:rFonts w:cs="Times New Roman"/>
          <w:szCs w:val="22"/>
        </w:rPr>
      </w:pPr>
      <w:r w:rsidRPr="007776B6">
        <w:rPr>
          <w:rFonts w:cs="Times New Roman"/>
          <w:szCs w:val="22"/>
        </w:rPr>
        <w:t xml:space="preserve">Peloza, J. (2009). The Challenge of Measuring Financial Impacts From Investments in Corporate Social Performance. </w:t>
      </w:r>
      <w:r w:rsidRPr="007776B6">
        <w:rPr>
          <w:rFonts w:cs="Times New Roman"/>
          <w:i/>
          <w:iCs/>
          <w:szCs w:val="22"/>
        </w:rPr>
        <w:t>Journal of Management, 35</w:t>
      </w:r>
      <w:r w:rsidRPr="007776B6">
        <w:rPr>
          <w:rFonts w:cs="Times New Roman"/>
          <w:szCs w:val="22"/>
        </w:rPr>
        <w:t>(6), 1518–1541. doi: 10.1177/0149206309335188</w:t>
      </w:r>
    </w:p>
    <w:p w14:paraId="46F543A2"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Robbins, S.P., DeCenzo, D.A., Coulter, M., &amp; Anderson, I. 2014. Introduction to management and organizations. In Fundamentals of management (7th Cdn Ed.; pp. 2-15). Don Mills, ON: Pearson Education Canada (downloadable on the course website).</w:t>
      </w:r>
    </w:p>
    <w:p w14:paraId="7B0B49BB" w14:textId="5C759E30" w:rsidR="00090F80" w:rsidRDefault="00500E67" w:rsidP="00D95635">
      <w:pPr>
        <w:pStyle w:val="Heading1"/>
        <w:spacing w:line="360" w:lineRule="auto"/>
      </w:pPr>
      <w:r>
        <w:t>Module</w:t>
      </w:r>
      <w:r w:rsidR="00090F80" w:rsidRPr="00B644E5">
        <w:t xml:space="preserve"> </w:t>
      </w:r>
      <w:r w:rsidR="009214D4">
        <w:t>7</w:t>
      </w:r>
      <w:r w:rsidR="00090F80" w:rsidRPr="00B644E5">
        <w:t xml:space="preserve">: </w:t>
      </w:r>
      <w:r w:rsidR="00A72314">
        <w:t>Industrial Ecology (</w:t>
      </w:r>
      <w:r w:rsidR="002A217F">
        <w:t>Oct. 26</w:t>
      </w:r>
      <w:r w:rsidR="00A72314">
        <w:t>)</w:t>
      </w:r>
    </w:p>
    <w:p w14:paraId="5A295CA5" w14:textId="77777777" w:rsidR="00526CB4" w:rsidRPr="009A4F30" w:rsidRDefault="00526CB4" w:rsidP="00D95635">
      <w:pPr>
        <w:pStyle w:val="Heading2"/>
        <w:spacing w:line="360" w:lineRule="auto"/>
      </w:pPr>
      <w:r>
        <w:t>Lecture Content</w:t>
      </w:r>
    </w:p>
    <w:p w14:paraId="446CFC98" w14:textId="54FC47D0" w:rsidR="00526CB4" w:rsidRDefault="002A217F" w:rsidP="00D9563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526CB4" w:rsidRPr="003E3FDD">
        <w:rPr>
          <w:rFonts w:cs="Times New Roman"/>
          <w:b/>
          <w:szCs w:val="22"/>
        </w:rPr>
        <w:t xml:space="preserve"> presentation:</w:t>
      </w:r>
      <w:r w:rsidR="00526CB4">
        <w:rPr>
          <w:rFonts w:cs="Times New Roman"/>
          <w:szCs w:val="22"/>
        </w:rPr>
        <w:t xml:space="preserve"> Why should we care about materials?</w:t>
      </w:r>
    </w:p>
    <w:p w14:paraId="7FD41AAD" w14:textId="3CC749F4"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What is industrial ecology?</w:t>
      </w:r>
    </w:p>
    <w:p w14:paraId="07105EE7" w14:textId="77777777"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What is the problem?</w:t>
      </w:r>
    </w:p>
    <w:p w14:paraId="1A1587BB" w14:textId="77777777" w:rsidR="00526CB4" w:rsidRPr="00466AF2" w:rsidRDefault="00526CB4" w:rsidP="00D95635">
      <w:pPr>
        <w:pStyle w:val="ListParagraph"/>
        <w:numPr>
          <w:ilvl w:val="0"/>
          <w:numId w:val="41"/>
        </w:numPr>
        <w:autoSpaceDE w:val="0"/>
        <w:autoSpaceDN w:val="0"/>
        <w:adjustRightInd w:val="0"/>
        <w:spacing w:line="360" w:lineRule="auto"/>
        <w:rPr>
          <w:rFonts w:cs="Times New Roman"/>
          <w:szCs w:val="22"/>
        </w:rPr>
      </w:pPr>
      <w:r w:rsidRPr="00466AF2">
        <w:rPr>
          <w:rFonts w:cs="Times New Roman"/>
          <w:szCs w:val="22"/>
        </w:rPr>
        <w:t>Life cycle assessment</w:t>
      </w:r>
    </w:p>
    <w:p w14:paraId="6267219C" w14:textId="2B81830E" w:rsidR="002861C3" w:rsidRDefault="007776B6" w:rsidP="00D95635">
      <w:pPr>
        <w:pStyle w:val="Heading2"/>
        <w:spacing w:line="360" w:lineRule="auto"/>
      </w:pPr>
      <w:r>
        <w:t>Core</w:t>
      </w:r>
      <w:r w:rsidR="002861C3">
        <w:t xml:space="preserve"> Readings</w:t>
      </w:r>
    </w:p>
    <w:p w14:paraId="29814FB7" w14:textId="77777777" w:rsidR="002861C3" w:rsidRPr="007776B6"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Allwood, J. M., Ashby, M. F., Gutowski, T. G., &amp; Worrell, E. (2011). Material efficiency: A white paper. Resources, Conservation and Recycling, 55(3), 362-381.</w:t>
      </w:r>
    </w:p>
    <w:p w14:paraId="5F6BB269" w14:textId="39DFF534" w:rsidR="00D6173D" w:rsidRDefault="00D6173D" w:rsidP="00D6173D">
      <w:pPr>
        <w:autoSpaceDE w:val="0"/>
        <w:autoSpaceDN w:val="0"/>
        <w:adjustRightInd w:val="0"/>
        <w:spacing w:line="360" w:lineRule="auto"/>
        <w:ind w:left="720" w:hanging="720"/>
        <w:rPr>
          <w:rFonts w:cs="Times New Roman"/>
          <w:szCs w:val="22"/>
          <w:lang w:val="de-DE"/>
        </w:rPr>
      </w:pPr>
      <w:r w:rsidRPr="00D6173D">
        <w:rPr>
          <w:rFonts w:cs="Times New Roman"/>
          <w:szCs w:val="22"/>
        </w:rPr>
        <w:t xml:space="preserve">Chertow, M. R. (2000). The IPAT Equation and Its Variants. </w:t>
      </w:r>
      <w:r w:rsidRPr="00D6173D">
        <w:rPr>
          <w:rFonts w:cs="Times New Roman"/>
          <w:i/>
          <w:iCs/>
          <w:szCs w:val="22"/>
        </w:rPr>
        <w:t>Journal of Industrial Ecology, 4</w:t>
      </w:r>
      <w:r w:rsidRPr="00D6173D">
        <w:rPr>
          <w:rFonts w:cs="Times New Roman"/>
          <w:szCs w:val="22"/>
        </w:rPr>
        <w:t>(4), 13-29. doi:10.1162/10881980052541927</w:t>
      </w:r>
      <w:r>
        <w:rPr>
          <w:rFonts w:cs="Times New Roman"/>
          <w:szCs w:val="22"/>
          <w:lang w:val="de-DE"/>
        </w:rPr>
        <w:tab/>
      </w:r>
    </w:p>
    <w:p w14:paraId="435A5842" w14:textId="6585FF75" w:rsidR="0079232F" w:rsidRDefault="0079232F" w:rsidP="007776B6">
      <w:pPr>
        <w:autoSpaceDE w:val="0"/>
        <w:autoSpaceDN w:val="0"/>
        <w:adjustRightInd w:val="0"/>
        <w:spacing w:line="360" w:lineRule="auto"/>
        <w:ind w:left="720" w:hanging="720"/>
        <w:rPr>
          <w:rFonts w:cs="Times New Roman"/>
          <w:szCs w:val="22"/>
          <w:lang w:val="de-DE"/>
        </w:rPr>
      </w:pPr>
      <w:r w:rsidRPr="0079232F">
        <w:rPr>
          <w:rFonts w:cs="Times New Roman"/>
          <w:szCs w:val="22"/>
        </w:rPr>
        <w:t xml:space="preserve">Costa, D., Quinteiro, P., &amp; Dias, A. C. (2019). A systematic review of life cycle sustainability assessment: Current state, methodological challenges, and implementation issues. </w:t>
      </w:r>
      <w:r w:rsidRPr="0079232F">
        <w:rPr>
          <w:rFonts w:cs="Times New Roman"/>
          <w:i/>
          <w:iCs/>
          <w:szCs w:val="22"/>
        </w:rPr>
        <w:t>Science of The Total Environment, 686</w:t>
      </w:r>
      <w:r w:rsidRPr="0079232F">
        <w:rPr>
          <w:rFonts w:cs="Times New Roman"/>
          <w:szCs w:val="22"/>
        </w:rPr>
        <w:t>, 774-787. doi:https://doi.org/10.1016/j.scitotenv.2019.05.435</w:t>
      </w:r>
    </w:p>
    <w:p w14:paraId="60DBFB7E" w14:textId="5D633E50" w:rsidR="002861C3" w:rsidRPr="007776B6" w:rsidRDefault="002861C3" w:rsidP="007776B6">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Finnveden, G., Hauschild, M. Z., Ekvall, T., Guinée, J., Heijungs, R., Hellweg, S., ... </w:t>
      </w:r>
      <w:r w:rsidRPr="007776B6">
        <w:rPr>
          <w:rFonts w:cs="Times New Roman"/>
          <w:szCs w:val="22"/>
        </w:rPr>
        <w:t>&amp; Suh, S. (2009). Recent developments in life cycle assessment. Journal of environmental management, 91(1), 1-21.</w:t>
      </w:r>
    </w:p>
    <w:p w14:paraId="0F64770D" w14:textId="30AE1C1A" w:rsidR="00F77DCA" w:rsidRDefault="00F77DCA" w:rsidP="007776B6">
      <w:pPr>
        <w:autoSpaceDE w:val="0"/>
        <w:autoSpaceDN w:val="0"/>
        <w:adjustRightInd w:val="0"/>
        <w:spacing w:line="360" w:lineRule="auto"/>
        <w:ind w:left="720" w:hanging="720"/>
        <w:rPr>
          <w:rFonts w:cs="Times New Roman"/>
          <w:szCs w:val="22"/>
          <w:lang w:val="de-DE"/>
        </w:rPr>
      </w:pPr>
      <w:r w:rsidRPr="00F77DCA">
        <w:rPr>
          <w:rFonts w:cs="Times New Roman"/>
          <w:szCs w:val="22"/>
        </w:rPr>
        <w:t xml:space="preserve">Ghisellini, P., Cialani, C., &amp; Ulgiati, S. (2016). A review on circular economy: the expected transition to a balanced interplay of environmental and economic systems. </w:t>
      </w:r>
      <w:r w:rsidRPr="00F77DCA">
        <w:rPr>
          <w:rFonts w:cs="Times New Roman"/>
          <w:i/>
          <w:iCs/>
          <w:szCs w:val="22"/>
        </w:rPr>
        <w:t>Journal of Cleaner Production, 114</w:t>
      </w:r>
      <w:r w:rsidRPr="00F77DCA">
        <w:rPr>
          <w:rFonts w:cs="Times New Roman"/>
          <w:szCs w:val="22"/>
        </w:rPr>
        <w:t>, 11-32. doi:10.1016/j.jclepro.2015.09.007</w:t>
      </w:r>
    </w:p>
    <w:p w14:paraId="6E890639" w14:textId="113D2D58" w:rsidR="00F77DCA" w:rsidRDefault="00F77DCA" w:rsidP="00F77DCA">
      <w:pPr>
        <w:spacing w:after="120"/>
      </w:pPr>
      <w:r w:rsidRPr="00F77DCA">
        <w:fldChar w:fldCharType="begin"/>
      </w:r>
      <w:r w:rsidRPr="00F77DCA">
        <w:instrText xml:space="preserve"> ADDIN ZOTERO_ITEM CSL_CITATION {"citationID":"qKYecc25","properties":{"formattedCitation":"(Graedel and Allenby, 2003)","plainCitation":"(Graedel and Allenby, 2003)","dontUpdate":true,"noteIndex":0},"citationItems":[{"id":957,"uris":["http://zotero.org/users/4190185/items/KC9FH2XC"],"uri":["http://zotero.org/users/4190185/items/KC9FH2XC"],"itemData":{"id":957,"type":"book","title":"Industrial ecology","publisher":"Pearson","edition":"2","author":[{"family":"Graedel","given":"T. E."},{"family":"Allenby","given":"Braden R"}],"issued":{"date-parts":[["2003"]]}}}],"schema":"https://github.com/citation-style-language/schema/raw/master/csl-citation.json"} </w:instrText>
      </w:r>
      <w:r w:rsidRPr="00F77DCA">
        <w:fldChar w:fldCharType="separate"/>
      </w:r>
      <w:r w:rsidRPr="00F77DCA">
        <w:rPr>
          <w:rFonts w:cs="Times New Roman"/>
        </w:rPr>
        <w:t>Graedel and Allenby (2003)</w:t>
      </w:r>
      <w:r w:rsidRPr="00F77DCA">
        <w:fldChar w:fldCharType="end"/>
      </w:r>
      <w:r w:rsidRPr="00F77DCA">
        <w:t>. Industrial ecology (2</w:t>
      </w:r>
      <w:r w:rsidRPr="00F77DCA">
        <w:rPr>
          <w:vertAlign w:val="superscript"/>
        </w:rPr>
        <w:t>nd</w:t>
      </w:r>
      <w:r w:rsidRPr="00F77DCA">
        <w:t xml:space="preserve"> ed., Chapters 1, 2, 18, 19, 22).</w:t>
      </w:r>
      <w:r>
        <w:t xml:space="preserve"> Pearson.</w:t>
      </w:r>
    </w:p>
    <w:p w14:paraId="724BECB5" w14:textId="5CD995D6" w:rsidR="002861C3" w:rsidRPr="007776B6" w:rsidRDefault="002861C3" w:rsidP="007776B6">
      <w:pPr>
        <w:autoSpaceDE w:val="0"/>
        <w:autoSpaceDN w:val="0"/>
        <w:adjustRightInd w:val="0"/>
        <w:spacing w:line="360" w:lineRule="auto"/>
        <w:ind w:left="720" w:hanging="720"/>
        <w:rPr>
          <w:rFonts w:ascii="Segoe UI" w:hAnsi="Segoe UI" w:cs="Segoe UI"/>
          <w:sz w:val="18"/>
          <w:szCs w:val="18"/>
        </w:rPr>
      </w:pPr>
      <w:r w:rsidRPr="007776B6">
        <w:rPr>
          <w:rFonts w:cs="Times New Roman"/>
          <w:szCs w:val="22"/>
          <w:lang w:val="de-DE"/>
        </w:rPr>
        <w:t xml:space="preserve">Graedel, T. E., Harper, E. M., Nassar, N. T., &amp; Reck, B. K. (2015). </w:t>
      </w:r>
      <w:r w:rsidRPr="007776B6">
        <w:rPr>
          <w:rFonts w:cs="Times New Roman"/>
          <w:szCs w:val="22"/>
        </w:rPr>
        <w:t xml:space="preserve">On the materials basis of modern society. </w:t>
      </w:r>
      <w:r w:rsidRPr="007776B6">
        <w:rPr>
          <w:rFonts w:cs="Times New Roman"/>
          <w:i/>
          <w:iCs/>
          <w:szCs w:val="22"/>
        </w:rPr>
        <w:t>Proceedings of the National Academy of Sciences, 112</w:t>
      </w:r>
      <w:r w:rsidRPr="007776B6">
        <w:rPr>
          <w:rFonts w:cs="Times New Roman"/>
          <w:szCs w:val="22"/>
        </w:rPr>
        <w:t>(20), 6295-6300</w:t>
      </w:r>
      <w:r w:rsidRPr="007776B6">
        <w:rPr>
          <w:rFonts w:ascii="Segoe UI" w:hAnsi="Segoe UI" w:cs="Segoe UI"/>
          <w:sz w:val="18"/>
          <w:szCs w:val="18"/>
        </w:rPr>
        <w:t xml:space="preserve">. </w:t>
      </w:r>
    </w:p>
    <w:p w14:paraId="65C4D715"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Hawkins, T. R., Singh, B., Majeau‐Bettez, G., &amp; Strømman, A. H. (2013). Comparative environmental life cycle assessment of conventional and electric vehicles. </w:t>
      </w:r>
      <w:r w:rsidRPr="005E4883">
        <w:rPr>
          <w:rFonts w:cs="Times New Roman"/>
          <w:szCs w:val="22"/>
        </w:rPr>
        <w:t>Journal of Industrial Ecology, 17(1), 53-64.</w:t>
      </w:r>
    </w:p>
    <w:p w14:paraId="4B7C403B" w14:textId="2534EEFF"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ellweg, S., &amp; </w:t>
      </w:r>
      <w:r w:rsidR="004F0E39">
        <w:rPr>
          <w:rFonts w:cs="Times New Roman"/>
          <w:szCs w:val="22"/>
        </w:rPr>
        <w:t xml:space="preserve">Mila </w:t>
      </w:r>
      <w:r w:rsidRPr="007776B6">
        <w:rPr>
          <w:rFonts w:cs="Times New Roman"/>
          <w:szCs w:val="22"/>
        </w:rPr>
        <w:t>i Canals, L. (2014). Emerging approaches, challenges and opportunities in life cycle assessment. </w:t>
      </w:r>
      <w:r w:rsidRPr="005E4883">
        <w:rPr>
          <w:rFonts w:cs="Times New Roman"/>
          <w:szCs w:val="22"/>
        </w:rPr>
        <w:t>Science, 344(6188), 1109-1113.</w:t>
      </w:r>
    </w:p>
    <w:p w14:paraId="17101624" w14:textId="77777777" w:rsidR="006F0591" w:rsidRPr="006F0591" w:rsidRDefault="006F0591" w:rsidP="006F0591">
      <w:pPr>
        <w:autoSpaceDE w:val="0"/>
        <w:autoSpaceDN w:val="0"/>
        <w:adjustRightInd w:val="0"/>
        <w:spacing w:line="360" w:lineRule="auto"/>
        <w:ind w:left="720" w:hanging="720"/>
        <w:rPr>
          <w:rFonts w:cs="Times New Roman"/>
          <w:szCs w:val="22"/>
        </w:rPr>
      </w:pPr>
      <w:r w:rsidRPr="006F0591">
        <w:rPr>
          <w:rFonts w:cs="Times New Roman"/>
          <w:szCs w:val="22"/>
        </w:rPr>
        <w:t xml:space="preserve">Hertwich, E. G. (2005). Consumption and the Rebound Effect: An Industrial Ecology Perspective. </w:t>
      </w:r>
      <w:r w:rsidRPr="006F0591">
        <w:rPr>
          <w:rFonts w:cs="Times New Roman"/>
          <w:i/>
          <w:iCs/>
          <w:szCs w:val="22"/>
        </w:rPr>
        <w:t>Journal of Industrial Ecology, 9</w:t>
      </w:r>
      <w:r w:rsidRPr="006F0591">
        <w:rPr>
          <w:rFonts w:cs="Times New Roman"/>
          <w:szCs w:val="22"/>
        </w:rPr>
        <w:t>(1‐2), 85-98. doi:10.1162/1088198054084635</w:t>
      </w:r>
    </w:p>
    <w:p w14:paraId="2D625C75" w14:textId="1B99DF49" w:rsidR="004F0E39" w:rsidRPr="004F0E39" w:rsidRDefault="00511EE7" w:rsidP="004F0E39">
      <w:pPr>
        <w:autoSpaceDE w:val="0"/>
        <w:autoSpaceDN w:val="0"/>
        <w:adjustRightInd w:val="0"/>
        <w:spacing w:line="360" w:lineRule="auto"/>
        <w:ind w:left="720" w:hanging="720"/>
        <w:rPr>
          <w:rFonts w:cs="Times New Roman"/>
          <w:szCs w:val="22"/>
        </w:rPr>
      </w:pPr>
      <w:r>
        <w:rPr>
          <w:rFonts w:cs="Times New Roman"/>
          <w:szCs w:val="22"/>
        </w:rPr>
        <w:t>H</w:t>
      </w:r>
      <w:r w:rsidR="004F0E39" w:rsidRPr="004F0E39">
        <w:rPr>
          <w:rFonts w:cs="Times New Roman"/>
          <w:szCs w:val="22"/>
        </w:rPr>
        <w:t xml:space="preserve">ertwich, E. G. (2011). The life cycle environmental impacts of consumption. </w:t>
      </w:r>
      <w:r w:rsidR="004F0E39" w:rsidRPr="004F0E39">
        <w:rPr>
          <w:rFonts w:cs="Times New Roman"/>
          <w:i/>
          <w:iCs/>
          <w:szCs w:val="22"/>
        </w:rPr>
        <w:t>Economic Systems Research, 23</w:t>
      </w:r>
      <w:r w:rsidR="004F0E39" w:rsidRPr="004F0E39">
        <w:rPr>
          <w:rFonts w:cs="Times New Roman"/>
          <w:szCs w:val="22"/>
        </w:rPr>
        <w:t>(1), 27-47. doi:10.1080/09535314.2010.536905</w:t>
      </w:r>
    </w:p>
    <w:p w14:paraId="3665E63B" w14:textId="0B4B12F0" w:rsidR="00367E57" w:rsidRDefault="00367E57" w:rsidP="007776B6">
      <w:pPr>
        <w:autoSpaceDE w:val="0"/>
        <w:autoSpaceDN w:val="0"/>
        <w:adjustRightInd w:val="0"/>
        <w:spacing w:line="360" w:lineRule="auto"/>
        <w:ind w:left="720" w:hanging="720"/>
        <w:rPr>
          <w:rFonts w:cs="Times New Roman"/>
          <w:szCs w:val="22"/>
        </w:rPr>
      </w:pPr>
      <w:r w:rsidRPr="00367E57">
        <w:rPr>
          <w:rFonts w:cs="Times New Roman"/>
          <w:szCs w:val="22"/>
        </w:rPr>
        <w:t xml:space="preserve">Ivanova, D., Stadler, K., Steen-Olsen, K., Wood, R., Vita, G., Tukker, A., &amp; Hertwich, E. G. (2016). Environmental Impact Assessment of Household Consumption. </w:t>
      </w:r>
      <w:r w:rsidRPr="00367E57">
        <w:rPr>
          <w:rFonts w:cs="Times New Roman"/>
          <w:i/>
          <w:iCs/>
          <w:szCs w:val="22"/>
        </w:rPr>
        <w:t>Journal of Industrial Ecology, 20</w:t>
      </w:r>
      <w:r w:rsidRPr="00367E57">
        <w:rPr>
          <w:rFonts w:cs="Times New Roman"/>
          <w:szCs w:val="22"/>
        </w:rPr>
        <w:t>(3), 526-536. doi:10.1111/jiec.12371</w:t>
      </w:r>
    </w:p>
    <w:p w14:paraId="2D02D3CB" w14:textId="77777777" w:rsidR="00FB5BCB" w:rsidRDefault="00FB5BCB" w:rsidP="00FB5BCB">
      <w:pPr>
        <w:pStyle w:val="Bibliography"/>
      </w:pPr>
      <w:r>
        <w:t>Kleijn, R., 2000. IN = OUT: The trivial central paradigm of MFA? Journal of Industrial Ecology 3, 8–10.</w:t>
      </w:r>
    </w:p>
    <w:p w14:paraId="6BF865FC" w14:textId="635DC2E9" w:rsidR="002861C3" w:rsidRPr="007776B6"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cDonough, W., &amp; Braungart, M. (2010). </w:t>
      </w:r>
      <w:r w:rsidRPr="007776B6">
        <w:rPr>
          <w:rFonts w:cs="Times New Roman"/>
          <w:i/>
          <w:iCs/>
          <w:szCs w:val="22"/>
        </w:rPr>
        <w:t>Cradle to cradle: Remaking the way we make things</w:t>
      </w:r>
      <w:r w:rsidRPr="007776B6">
        <w:rPr>
          <w:rFonts w:cs="Times New Roman"/>
          <w:szCs w:val="22"/>
        </w:rPr>
        <w:t>. New York: North point press.</w:t>
      </w:r>
    </w:p>
    <w:p w14:paraId="336D6637"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O’Brien, M., Doig, A., &amp; Clift, R. (1996). Social and environmental life cycle assessment (SELCA). </w:t>
      </w:r>
      <w:r w:rsidRPr="005E4883">
        <w:rPr>
          <w:rFonts w:cs="Times New Roman"/>
          <w:szCs w:val="22"/>
        </w:rPr>
        <w:t>The International Journal of Life Cycle Assessment, 1(4), 231-237.</w:t>
      </w:r>
    </w:p>
    <w:p w14:paraId="06F71497" w14:textId="77777777" w:rsidR="002861C3" w:rsidRPr="005E4883" w:rsidRDefault="002861C3"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Tukker, A., &amp; Jansen, B. (2006). Environmental impacts of products: A detailed review of studies. </w:t>
      </w:r>
      <w:r w:rsidRPr="005E4883">
        <w:rPr>
          <w:rFonts w:cs="Times New Roman"/>
          <w:szCs w:val="22"/>
        </w:rPr>
        <w:t>Journal of Industrial Ecology, 10(3), 159-182.</w:t>
      </w:r>
    </w:p>
    <w:p w14:paraId="56433CEF" w14:textId="77777777" w:rsidR="002861C3" w:rsidRPr="00466AF2" w:rsidRDefault="002861C3" w:rsidP="00D95635">
      <w:pPr>
        <w:spacing w:line="360" w:lineRule="auto"/>
        <w:rPr>
          <w:lang w:val="en-CA" w:eastAsia="en-CA"/>
        </w:rPr>
      </w:pPr>
    </w:p>
    <w:p w14:paraId="3AEAEF5D" w14:textId="32DE0DDE" w:rsidR="00090F80" w:rsidRDefault="00500E67" w:rsidP="00D95635">
      <w:pPr>
        <w:pStyle w:val="Heading1"/>
        <w:spacing w:line="360" w:lineRule="auto"/>
      </w:pPr>
      <w:r>
        <w:t>Module</w:t>
      </w:r>
      <w:r w:rsidR="00090F80" w:rsidRPr="00B644E5">
        <w:t xml:space="preserve"> </w:t>
      </w:r>
      <w:r w:rsidR="009214D4">
        <w:t>8</w:t>
      </w:r>
      <w:r w:rsidR="00090F80" w:rsidRPr="00B644E5">
        <w:t xml:space="preserve">: </w:t>
      </w:r>
      <w:r w:rsidR="00A72314">
        <w:t>Earth Systems</w:t>
      </w:r>
      <w:r w:rsidR="005F7A54">
        <w:t>, Energy, and Climate Change</w:t>
      </w:r>
      <w:r w:rsidR="00A72314">
        <w:t xml:space="preserve"> (</w:t>
      </w:r>
      <w:r w:rsidR="002A217F">
        <w:t>Nov. 2</w:t>
      </w:r>
      <w:r w:rsidR="00A72314">
        <w:t>)</w:t>
      </w:r>
    </w:p>
    <w:p w14:paraId="0A3FC6C2" w14:textId="77777777" w:rsidR="00526CB4" w:rsidRPr="009A4F30" w:rsidRDefault="00526CB4" w:rsidP="00D95635">
      <w:pPr>
        <w:pStyle w:val="Heading2"/>
        <w:spacing w:line="360" w:lineRule="auto"/>
      </w:pPr>
      <w:r>
        <w:t>Lecture Content</w:t>
      </w:r>
    </w:p>
    <w:p w14:paraId="72EC5D57" w14:textId="35356A49" w:rsidR="00526CB4" w:rsidRPr="005F7A54" w:rsidRDefault="002A217F" w:rsidP="00D95635">
      <w:pPr>
        <w:pStyle w:val="ListParagraph"/>
        <w:numPr>
          <w:ilvl w:val="0"/>
          <w:numId w:val="41"/>
        </w:numPr>
        <w:autoSpaceDE w:val="0"/>
        <w:autoSpaceDN w:val="0"/>
        <w:adjustRightInd w:val="0"/>
        <w:spacing w:line="360" w:lineRule="auto"/>
        <w:rPr>
          <w:lang w:val="en-CA" w:eastAsia="en-CA"/>
        </w:rPr>
      </w:pPr>
      <w:r>
        <w:rPr>
          <w:rFonts w:cs="Times New Roman"/>
          <w:b/>
          <w:szCs w:val="22"/>
        </w:rPr>
        <w:t>Topic</w:t>
      </w:r>
      <w:r w:rsidR="00526CB4" w:rsidRPr="003E3FDD">
        <w:rPr>
          <w:rFonts w:cs="Times New Roman"/>
          <w:b/>
          <w:szCs w:val="22"/>
        </w:rPr>
        <w:t xml:space="preserve"> presentation:</w:t>
      </w:r>
      <w:r w:rsidR="00526CB4">
        <w:rPr>
          <w:rFonts w:cs="Times New Roman"/>
          <w:szCs w:val="22"/>
        </w:rPr>
        <w:t xml:space="preserve"> </w:t>
      </w:r>
      <w:r w:rsidR="000F1FE6">
        <w:rPr>
          <w:rFonts w:cs="Times New Roman"/>
          <w:szCs w:val="22"/>
        </w:rPr>
        <w:t>Why do we need to care for climate, water, biodiversity</w:t>
      </w:r>
      <w:r w:rsidR="005F7A54">
        <w:rPr>
          <w:rFonts w:cs="Times New Roman"/>
          <w:szCs w:val="22"/>
        </w:rPr>
        <w:t>, and energy</w:t>
      </w:r>
      <w:r w:rsidR="003E3FDD">
        <w:rPr>
          <w:rFonts w:cs="Times New Roman"/>
          <w:szCs w:val="22"/>
        </w:rPr>
        <w:t>?</w:t>
      </w:r>
    </w:p>
    <w:p w14:paraId="6D405F12" w14:textId="2EA3C3A2" w:rsidR="005F7A54" w:rsidRDefault="007776B6" w:rsidP="00D95635">
      <w:pPr>
        <w:pStyle w:val="Heading2"/>
        <w:spacing w:line="360" w:lineRule="auto"/>
      </w:pPr>
      <w:r>
        <w:t>Core</w:t>
      </w:r>
      <w:r w:rsidR="005F7A54">
        <w:t xml:space="preserve"> Readings</w:t>
      </w:r>
    </w:p>
    <w:p w14:paraId="1017EFA3" w14:textId="77777777" w:rsidR="00E874E8" w:rsidRPr="00E874E8" w:rsidRDefault="00E874E8" w:rsidP="00E874E8">
      <w:pPr>
        <w:autoSpaceDE w:val="0"/>
        <w:autoSpaceDN w:val="0"/>
        <w:adjustRightInd w:val="0"/>
        <w:spacing w:line="360" w:lineRule="auto"/>
        <w:ind w:left="720" w:hanging="720"/>
        <w:rPr>
          <w:rFonts w:cs="Times New Roman"/>
          <w:szCs w:val="22"/>
        </w:rPr>
      </w:pPr>
      <w:r w:rsidRPr="00E874E8">
        <w:rPr>
          <w:rFonts w:cs="Times New Roman"/>
          <w:szCs w:val="22"/>
        </w:rPr>
        <w:t xml:space="preserve">Beck, S., &amp; Mahony, M. (2018). The IPCC and the new map of science and politics. </w:t>
      </w:r>
      <w:r w:rsidRPr="00E874E8">
        <w:rPr>
          <w:rFonts w:cs="Times New Roman"/>
          <w:i/>
          <w:iCs/>
          <w:szCs w:val="22"/>
        </w:rPr>
        <w:t>Wiley Interdisciplinary Reviews: Climate Change, 9</w:t>
      </w:r>
      <w:r w:rsidRPr="00E874E8">
        <w:rPr>
          <w:rFonts w:cs="Times New Roman"/>
          <w:szCs w:val="22"/>
        </w:rPr>
        <w:t>(6), e547. doi:10.1002/wcc.547</w:t>
      </w:r>
    </w:p>
    <w:p w14:paraId="75C3A083" w14:textId="461FA1D9"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Burke, M., Craxton, M., Kolstad, C. D., Onda, C., Allcott, H., Baker, E., . . . Tol, R. S. J. (2016). Opportunities for advances in climate change economics. </w:t>
      </w:r>
      <w:r w:rsidRPr="007776B6">
        <w:rPr>
          <w:rFonts w:cs="Times New Roman"/>
          <w:i/>
          <w:iCs/>
          <w:szCs w:val="22"/>
        </w:rPr>
        <w:t>Science, 352</w:t>
      </w:r>
      <w:r w:rsidRPr="007776B6">
        <w:rPr>
          <w:rFonts w:cs="Times New Roman"/>
          <w:szCs w:val="22"/>
        </w:rPr>
        <w:t>(6283), 292-293. doi:10.1126/science.aad9634</w:t>
      </w:r>
    </w:p>
    <w:p w14:paraId="6EC87B28" w14:textId="77777777" w:rsidR="00D6173D" w:rsidRPr="00D6173D" w:rsidRDefault="00D6173D" w:rsidP="00D6173D">
      <w:pPr>
        <w:autoSpaceDE w:val="0"/>
        <w:autoSpaceDN w:val="0"/>
        <w:adjustRightInd w:val="0"/>
        <w:spacing w:line="360" w:lineRule="auto"/>
        <w:ind w:left="720" w:hanging="720"/>
        <w:rPr>
          <w:rFonts w:cs="Times New Roman"/>
          <w:szCs w:val="22"/>
        </w:rPr>
      </w:pPr>
      <w:r w:rsidRPr="00D6173D">
        <w:rPr>
          <w:rFonts w:cs="Times New Roman"/>
          <w:szCs w:val="22"/>
        </w:rPr>
        <w:t xml:space="preserve">Chan, S., Boran, I., van Asselt, H., Iacobuta, G., Niles, N., Rietig, K., . . . Wambugu, G. (2019). Promises and risks of nonstate action in climate and sustainability governance. </w:t>
      </w:r>
      <w:r w:rsidRPr="00D6173D">
        <w:rPr>
          <w:rFonts w:cs="Times New Roman"/>
          <w:i/>
          <w:iCs/>
          <w:szCs w:val="22"/>
        </w:rPr>
        <w:t>Wiley Interdisciplinary Reviews: Climate Change, 10</w:t>
      </w:r>
      <w:r w:rsidRPr="00D6173D">
        <w:rPr>
          <w:rFonts w:cs="Times New Roman"/>
          <w:szCs w:val="22"/>
        </w:rPr>
        <w:t>(3), e572. doi:10.1002/wcc.572</w:t>
      </w:r>
    </w:p>
    <w:p w14:paraId="6CF1CB75" w14:textId="5A1E7BBA"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Devezas, T., LePoire, D., Matias, J. C. O., &amp; Silva, A. M. P. (2008). Energy scenarios: Toward a new energy paradigm. </w:t>
      </w:r>
      <w:r w:rsidRPr="007776B6">
        <w:rPr>
          <w:rFonts w:cs="Times New Roman"/>
          <w:i/>
          <w:iCs/>
          <w:szCs w:val="22"/>
        </w:rPr>
        <w:t>Futures, 40</w:t>
      </w:r>
      <w:r w:rsidRPr="007776B6">
        <w:rPr>
          <w:rFonts w:cs="Times New Roman"/>
          <w:szCs w:val="22"/>
        </w:rPr>
        <w:t>(1), 1-16. doi:http://dx.doi.org/10.1016/j.futures.2007.06.005</w:t>
      </w:r>
    </w:p>
    <w:p w14:paraId="1317354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Figueres, C., Schellnhuber, H. J., Whiteman, G., Rockström, J., Hobley, A., &amp; Rahmstorf, S. (2017). Three years to safeguard our climate. </w:t>
      </w:r>
      <w:r w:rsidRPr="007776B6">
        <w:rPr>
          <w:rFonts w:cs="Times New Roman"/>
          <w:i/>
          <w:iCs/>
          <w:szCs w:val="22"/>
        </w:rPr>
        <w:t>Nature, 546</w:t>
      </w:r>
      <w:r w:rsidRPr="007776B6">
        <w:rPr>
          <w:rFonts w:cs="Times New Roman"/>
          <w:szCs w:val="22"/>
        </w:rPr>
        <w:t xml:space="preserve">(7660), 593-595. </w:t>
      </w:r>
    </w:p>
    <w:p w14:paraId="147099C2"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Hsiang, S., Kopp, R., Jina, A., Rising, J., Delgado, M., Mohan, S., . . . Houser, T. (2017). Estimating economic damage from climate change in the United States. </w:t>
      </w:r>
      <w:r w:rsidRPr="007776B6">
        <w:rPr>
          <w:rFonts w:cs="Times New Roman"/>
          <w:i/>
          <w:iCs/>
          <w:szCs w:val="22"/>
        </w:rPr>
        <w:t>Science, 356</w:t>
      </w:r>
      <w:r w:rsidRPr="007776B6">
        <w:rPr>
          <w:rFonts w:cs="Times New Roman"/>
          <w:szCs w:val="22"/>
        </w:rPr>
        <w:t>(6345), 1362-1369. doi:10.1126/science.aal4369</w:t>
      </w:r>
    </w:p>
    <w:p w14:paraId="3EC76225" w14:textId="77777777" w:rsidR="007776B6" w:rsidRPr="007776B6" w:rsidRDefault="007776B6" w:rsidP="007776B6">
      <w:pPr>
        <w:autoSpaceDE w:val="0"/>
        <w:autoSpaceDN w:val="0"/>
        <w:adjustRightInd w:val="0"/>
        <w:spacing w:line="360" w:lineRule="auto"/>
        <w:ind w:left="720" w:hanging="720"/>
        <w:rPr>
          <w:rFonts w:cs="Times New Roman"/>
          <w:szCs w:val="22"/>
        </w:rPr>
      </w:pPr>
      <w:r w:rsidRPr="005E4883">
        <w:rPr>
          <w:rFonts w:cs="Times New Roman"/>
          <w:szCs w:val="22"/>
        </w:rPr>
        <w:t xml:space="preserve">Kunreuther, H. C., Michel-Kerjan, E., &amp; Ranger, N. (2013). </w:t>
      </w:r>
      <w:r w:rsidRPr="007776B6">
        <w:rPr>
          <w:rFonts w:cs="Times New Roman"/>
          <w:szCs w:val="22"/>
        </w:rPr>
        <w:t xml:space="preserve">Insuring future climate catastrophes. </w:t>
      </w:r>
      <w:r w:rsidRPr="007776B6">
        <w:rPr>
          <w:rFonts w:cs="Times New Roman"/>
          <w:i/>
          <w:iCs/>
          <w:szCs w:val="22"/>
        </w:rPr>
        <w:t>Climatic Change, 118</w:t>
      </w:r>
      <w:r w:rsidRPr="007776B6">
        <w:rPr>
          <w:rFonts w:cs="Times New Roman"/>
          <w:szCs w:val="22"/>
        </w:rPr>
        <w:t>(2), 339-354.</w:t>
      </w:r>
    </w:p>
    <w:p w14:paraId="020D07E7"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Lewis, Simon L. and Mark A. Maslin, 2015. "Defining the Anthropocene" Nature. Vol. 519, pp. 171-80</w:t>
      </w:r>
    </w:p>
    <w:p w14:paraId="48F4CFF5"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MacKenzie, D. (2009). Making things the same: Gases, emission rights and the politics of carbon markets. </w:t>
      </w:r>
      <w:r w:rsidRPr="007776B6">
        <w:rPr>
          <w:rFonts w:cs="Times New Roman"/>
          <w:i/>
          <w:iCs/>
          <w:szCs w:val="22"/>
        </w:rPr>
        <w:t>Accounting, Organizations and Society, 34</w:t>
      </w:r>
      <w:r w:rsidRPr="007776B6">
        <w:rPr>
          <w:rFonts w:cs="Times New Roman"/>
          <w:szCs w:val="22"/>
        </w:rPr>
        <w:t>(3), 440-455. doi:https://doi.org/10.1016/j.aos.2008.02.004</w:t>
      </w:r>
    </w:p>
    <w:p w14:paraId="72DAB5D5" w14:textId="77777777" w:rsidR="007776B6" w:rsidRPr="007776B6" w:rsidRDefault="007776B6" w:rsidP="007776B6">
      <w:pPr>
        <w:spacing w:line="360" w:lineRule="auto"/>
        <w:ind w:left="720" w:hanging="720"/>
        <w:rPr>
          <w:rFonts w:cs="Times New Roman"/>
          <w:szCs w:val="22"/>
          <w:u w:val="single"/>
        </w:rPr>
      </w:pPr>
      <w:r w:rsidRPr="007776B6">
        <w:rPr>
          <w:rFonts w:cs="Times New Roman"/>
          <w:szCs w:val="22"/>
        </w:rPr>
        <w:t xml:space="preserve">Norde, W. (1997). Energy and entropy: a thermodynamic approach to sustainability. </w:t>
      </w:r>
      <w:r w:rsidRPr="007776B6">
        <w:rPr>
          <w:rFonts w:cs="Times New Roman"/>
          <w:i/>
          <w:iCs/>
          <w:szCs w:val="22"/>
        </w:rPr>
        <w:t>The Environmentalist</w:t>
      </w:r>
      <w:r w:rsidRPr="007776B6">
        <w:rPr>
          <w:rFonts w:cs="Times New Roman"/>
          <w:szCs w:val="22"/>
        </w:rPr>
        <w:t xml:space="preserve">, </w:t>
      </w:r>
      <w:r w:rsidRPr="007776B6">
        <w:rPr>
          <w:rFonts w:cs="Times New Roman"/>
          <w:i/>
          <w:iCs/>
          <w:szCs w:val="22"/>
        </w:rPr>
        <w:t>17</w:t>
      </w:r>
      <w:r w:rsidRPr="007776B6">
        <w:rPr>
          <w:rFonts w:cs="Times New Roman"/>
          <w:szCs w:val="22"/>
        </w:rPr>
        <w:t xml:space="preserve">, 57-62. </w:t>
      </w:r>
    </w:p>
    <w:p w14:paraId="7FDA8F92" w14:textId="77777777" w:rsidR="0005143C" w:rsidRPr="0005143C" w:rsidRDefault="0005143C" w:rsidP="0005143C">
      <w:pPr>
        <w:autoSpaceDE w:val="0"/>
        <w:autoSpaceDN w:val="0"/>
        <w:adjustRightInd w:val="0"/>
        <w:spacing w:line="360" w:lineRule="auto"/>
        <w:ind w:left="720" w:hanging="720"/>
        <w:rPr>
          <w:rFonts w:cs="Times New Roman"/>
          <w:szCs w:val="22"/>
        </w:rPr>
      </w:pPr>
      <w:r w:rsidRPr="0005143C">
        <w:rPr>
          <w:rFonts w:cs="Times New Roman"/>
          <w:szCs w:val="22"/>
        </w:rPr>
        <w:t xml:space="preserve">Smil, V. (2017). </w:t>
      </w:r>
      <w:r w:rsidRPr="0005143C">
        <w:rPr>
          <w:rFonts w:cs="Times New Roman"/>
          <w:i/>
          <w:iCs/>
          <w:szCs w:val="22"/>
        </w:rPr>
        <w:t>Energy and civilization: a history</w:t>
      </w:r>
      <w:r w:rsidRPr="0005143C">
        <w:rPr>
          <w:rFonts w:cs="Times New Roman"/>
          <w:szCs w:val="22"/>
        </w:rPr>
        <w:t>. Boston, MA: MIT Press.</w:t>
      </w:r>
    </w:p>
    <w:p w14:paraId="01B121E1" w14:textId="77777777" w:rsidR="0005143C" w:rsidRPr="0005143C" w:rsidRDefault="0005143C" w:rsidP="0005143C">
      <w:pPr>
        <w:autoSpaceDE w:val="0"/>
        <w:autoSpaceDN w:val="0"/>
        <w:adjustRightInd w:val="0"/>
        <w:spacing w:line="360" w:lineRule="auto"/>
        <w:ind w:left="720" w:hanging="720"/>
        <w:rPr>
          <w:rFonts w:cs="Times New Roman"/>
          <w:szCs w:val="22"/>
        </w:rPr>
      </w:pPr>
      <w:r w:rsidRPr="0005143C">
        <w:rPr>
          <w:rFonts w:cs="Times New Roman"/>
          <w:szCs w:val="22"/>
        </w:rPr>
        <w:t xml:space="preserve">Spaargaren, G., &amp; Mol, A. P. J. (2013). Carbon flows, carbon markets, and low-carbon lifestyles:reflecting on the role of markets in climategovernance. </w:t>
      </w:r>
      <w:r w:rsidRPr="0005143C">
        <w:rPr>
          <w:rFonts w:cs="Times New Roman"/>
          <w:i/>
          <w:iCs/>
          <w:szCs w:val="22"/>
        </w:rPr>
        <w:t>Environmental Politics, 22</w:t>
      </w:r>
      <w:r w:rsidRPr="0005143C">
        <w:rPr>
          <w:rFonts w:cs="Times New Roman"/>
          <w:szCs w:val="22"/>
        </w:rPr>
        <w:t>(1), 174-193. doi:10.1080/09644016.2013.755840</w:t>
      </w:r>
    </w:p>
    <w:p w14:paraId="5259E85C" w14:textId="77777777"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Steffen, W., et al. 2015. Planetary Boundaries: Guiding Human Development on a Changing Planet. Science 15 January, DOI 10.1126/science.1259855.</w:t>
      </w:r>
    </w:p>
    <w:p w14:paraId="6FAB1991" w14:textId="627AA105" w:rsidR="00AD4E60" w:rsidRDefault="00AD4E60" w:rsidP="007776B6">
      <w:pPr>
        <w:autoSpaceDE w:val="0"/>
        <w:autoSpaceDN w:val="0"/>
        <w:adjustRightInd w:val="0"/>
        <w:spacing w:line="360" w:lineRule="auto"/>
        <w:ind w:left="720" w:hanging="720"/>
        <w:rPr>
          <w:rFonts w:cs="Times New Roman"/>
          <w:szCs w:val="22"/>
        </w:rPr>
      </w:pPr>
      <w:r w:rsidRPr="00AD4E60">
        <w:rPr>
          <w:rFonts w:cs="Times New Roman"/>
          <w:szCs w:val="22"/>
        </w:rPr>
        <w:t xml:space="preserve">Steffen, W., Rockström, J., Richardson, K., Lenton, T. M., Folke, C., Liverman, D., . . . Schellnhuber, H. J. (2018). Trajectories of the Earth System in the Anthropocene. </w:t>
      </w:r>
      <w:r w:rsidRPr="00AD4E60">
        <w:rPr>
          <w:rFonts w:cs="Times New Roman"/>
          <w:i/>
          <w:iCs/>
          <w:szCs w:val="22"/>
        </w:rPr>
        <w:t>Proceedings of the National Academy of Sciences, 115</w:t>
      </w:r>
      <w:r w:rsidRPr="00AD4E60">
        <w:rPr>
          <w:rFonts w:cs="Times New Roman"/>
          <w:szCs w:val="22"/>
        </w:rPr>
        <w:t>(33), 8252-8259. doi:10.1073/pnas.1810141115</w:t>
      </w:r>
    </w:p>
    <w:p w14:paraId="0B013C86" w14:textId="2AA6F01D" w:rsidR="00AD03D5" w:rsidRDefault="00AD03D5" w:rsidP="007776B6">
      <w:pPr>
        <w:autoSpaceDE w:val="0"/>
        <w:autoSpaceDN w:val="0"/>
        <w:adjustRightInd w:val="0"/>
        <w:spacing w:line="360" w:lineRule="auto"/>
        <w:ind w:left="720" w:hanging="720"/>
        <w:rPr>
          <w:rFonts w:cs="Times New Roman"/>
          <w:szCs w:val="22"/>
        </w:rPr>
      </w:pPr>
      <w:r w:rsidRPr="00AD03D5">
        <w:rPr>
          <w:rFonts w:cs="Times New Roman"/>
          <w:szCs w:val="22"/>
        </w:rPr>
        <w:t xml:space="preserve">Stephan, B., &amp; Paterson, M. (2012). The politics of carbon markets: an introduction. </w:t>
      </w:r>
      <w:r w:rsidRPr="00AD03D5">
        <w:rPr>
          <w:rFonts w:cs="Times New Roman"/>
          <w:i/>
          <w:iCs/>
          <w:szCs w:val="22"/>
        </w:rPr>
        <w:t>Environmental Politics, 21</w:t>
      </w:r>
      <w:r w:rsidRPr="00AD03D5">
        <w:rPr>
          <w:rFonts w:cs="Times New Roman"/>
          <w:szCs w:val="22"/>
        </w:rPr>
        <w:t>(4), 545-562. doi:10.1080/09644016.2012.688353</w:t>
      </w:r>
    </w:p>
    <w:p w14:paraId="5E33F513" w14:textId="2953B2DB" w:rsidR="007776B6" w:rsidRPr="007776B6" w:rsidRDefault="007776B6" w:rsidP="007776B6">
      <w:pPr>
        <w:autoSpaceDE w:val="0"/>
        <w:autoSpaceDN w:val="0"/>
        <w:adjustRightInd w:val="0"/>
        <w:spacing w:line="360" w:lineRule="auto"/>
        <w:ind w:left="720" w:hanging="720"/>
        <w:rPr>
          <w:rFonts w:cs="Times New Roman"/>
          <w:szCs w:val="22"/>
        </w:rPr>
      </w:pPr>
      <w:r w:rsidRPr="007776B6">
        <w:rPr>
          <w:rFonts w:cs="Times New Roman"/>
          <w:szCs w:val="22"/>
        </w:rPr>
        <w:t xml:space="preserve">Tol, R. (2016). The impacts of climate change according to the IPCC. </w:t>
      </w:r>
      <w:r w:rsidRPr="007776B6">
        <w:rPr>
          <w:rFonts w:cs="Times New Roman"/>
          <w:i/>
          <w:iCs/>
          <w:szCs w:val="22"/>
        </w:rPr>
        <w:t>Climate Change Economics, 07</w:t>
      </w:r>
      <w:r w:rsidRPr="007776B6">
        <w:rPr>
          <w:rFonts w:cs="Times New Roman"/>
          <w:szCs w:val="22"/>
        </w:rPr>
        <w:t>(01), 1640004. doi:10.1142/S2010007816400042</w:t>
      </w:r>
    </w:p>
    <w:p w14:paraId="06085408" w14:textId="77777777"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Vörösmarty, C. J., McIntyre, P. B., Gessner, M. O., Dudgeon, D., Prusevich, A., Green, P., . . . Davies, P. M. (2010). Global threats to</w:t>
      </w:r>
      <w:r>
        <w:rPr>
          <w:rFonts w:ascii="Segoe UI" w:hAnsi="Segoe UI" w:cs="Segoe UI"/>
          <w:sz w:val="18"/>
          <w:szCs w:val="18"/>
        </w:rPr>
        <w:t xml:space="preserve"> </w:t>
      </w:r>
      <w:r w:rsidRPr="00985EA8">
        <w:rPr>
          <w:rFonts w:cs="Times New Roman"/>
          <w:szCs w:val="22"/>
        </w:rPr>
        <w:t xml:space="preserve">human water security and river biodiversity. </w:t>
      </w:r>
      <w:r w:rsidRPr="00985EA8">
        <w:rPr>
          <w:rFonts w:cs="Times New Roman"/>
          <w:i/>
          <w:iCs/>
          <w:szCs w:val="22"/>
        </w:rPr>
        <w:t>Nature, 467</w:t>
      </w:r>
      <w:r w:rsidRPr="00985EA8">
        <w:rPr>
          <w:rFonts w:cs="Times New Roman"/>
          <w:szCs w:val="22"/>
        </w:rPr>
        <w:t>, 555. doi:10.1038/nature09440</w:t>
      </w:r>
    </w:p>
    <w:p w14:paraId="13FD0515" w14:textId="23A22CD1"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 xml:space="preserve">von Bertalanffy, L. (1972). The History and Status of General Systems Theory. </w:t>
      </w:r>
      <w:r w:rsidRPr="00985EA8">
        <w:rPr>
          <w:rFonts w:cs="Times New Roman"/>
          <w:i/>
          <w:iCs/>
          <w:szCs w:val="22"/>
        </w:rPr>
        <w:t>Academy of Management Journal, 15</w:t>
      </w:r>
      <w:r w:rsidRPr="00985EA8">
        <w:rPr>
          <w:rFonts w:cs="Times New Roman"/>
          <w:szCs w:val="22"/>
        </w:rPr>
        <w:t>(4), 407-426. doi:10.5465/255139</w:t>
      </w:r>
    </w:p>
    <w:p w14:paraId="33518E54" w14:textId="77777777" w:rsidR="00985EA8" w:rsidRPr="00985EA8" w:rsidRDefault="00985EA8" w:rsidP="00985EA8">
      <w:pPr>
        <w:autoSpaceDE w:val="0"/>
        <w:autoSpaceDN w:val="0"/>
        <w:adjustRightInd w:val="0"/>
        <w:spacing w:line="360" w:lineRule="auto"/>
        <w:ind w:left="720" w:hanging="720"/>
        <w:rPr>
          <w:rFonts w:cs="Times New Roman"/>
          <w:szCs w:val="22"/>
        </w:rPr>
      </w:pPr>
      <w:r w:rsidRPr="00985EA8">
        <w:rPr>
          <w:rFonts w:cs="Times New Roman"/>
          <w:szCs w:val="22"/>
        </w:rPr>
        <w:t xml:space="preserve">Xu, Y., &amp; Ramanathan, V. (2017). Well below 2 °C: Mitigation strategies for avoiding dangerous to catastrophic climate changes. </w:t>
      </w:r>
      <w:r w:rsidRPr="00985EA8">
        <w:rPr>
          <w:rFonts w:cs="Times New Roman"/>
          <w:i/>
          <w:iCs/>
          <w:szCs w:val="22"/>
        </w:rPr>
        <w:t>Proceedings of the National Academy of Sciences, 114</w:t>
      </w:r>
      <w:r w:rsidRPr="00985EA8">
        <w:rPr>
          <w:rFonts w:cs="Times New Roman"/>
          <w:szCs w:val="22"/>
        </w:rPr>
        <w:t>(39), 10315-10323. doi:10.1073/pnas.1618481114</w:t>
      </w:r>
    </w:p>
    <w:p w14:paraId="0FDDD126" w14:textId="77777777" w:rsidR="00985EA8" w:rsidRPr="007776B6" w:rsidRDefault="00985EA8" w:rsidP="007776B6">
      <w:pPr>
        <w:autoSpaceDE w:val="0"/>
        <w:autoSpaceDN w:val="0"/>
        <w:adjustRightInd w:val="0"/>
        <w:spacing w:line="360" w:lineRule="auto"/>
        <w:ind w:left="720" w:hanging="720"/>
        <w:rPr>
          <w:rFonts w:cs="Times New Roman"/>
          <w:szCs w:val="22"/>
        </w:rPr>
      </w:pPr>
    </w:p>
    <w:p w14:paraId="74E152DF" w14:textId="66923B43" w:rsidR="00090F80" w:rsidRDefault="00500E67" w:rsidP="00D95635">
      <w:pPr>
        <w:pStyle w:val="Heading1"/>
        <w:spacing w:line="360" w:lineRule="auto"/>
      </w:pPr>
      <w:r>
        <w:t>Module</w:t>
      </w:r>
      <w:r w:rsidR="00090F80" w:rsidRPr="009A4F30">
        <w:t xml:space="preserve"> </w:t>
      </w:r>
      <w:r w:rsidR="009214D4">
        <w:t>9</w:t>
      </w:r>
      <w:r w:rsidR="00090F80" w:rsidRPr="009A4F30">
        <w:t xml:space="preserve">: </w:t>
      </w:r>
      <w:r w:rsidR="00A72314">
        <w:t>Regional Economic Development and Innovation</w:t>
      </w:r>
      <w:r w:rsidR="003C2301">
        <w:t xml:space="preserve"> </w:t>
      </w:r>
      <w:r w:rsidR="00A72314">
        <w:t>(</w:t>
      </w:r>
      <w:r w:rsidR="002A217F">
        <w:t>Nov. 9</w:t>
      </w:r>
      <w:r w:rsidR="00A72314">
        <w:t>)</w:t>
      </w:r>
    </w:p>
    <w:p w14:paraId="298F1B6D" w14:textId="77777777" w:rsidR="003E3FDD" w:rsidRPr="009A4F30" w:rsidRDefault="003E3FDD" w:rsidP="00D95635">
      <w:pPr>
        <w:pStyle w:val="Heading2"/>
        <w:spacing w:line="360" w:lineRule="auto"/>
      </w:pPr>
      <w:r>
        <w:t>Lecture Content</w:t>
      </w:r>
    </w:p>
    <w:p w14:paraId="6552D37A" w14:textId="1EB0F59F" w:rsidR="003E3FDD" w:rsidRPr="003E3FDD" w:rsidRDefault="003C206C" w:rsidP="00D9563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3E3FDD" w:rsidRPr="003C2301">
        <w:rPr>
          <w:rFonts w:cs="Times New Roman"/>
          <w:b/>
          <w:szCs w:val="22"/>
        </w:rPr>
        <w:t xml:space="preserve"> presentation</w:t>
      </w:r>
      <w:r w:rsidR="003E3FDD">
        <w:rPr>
          <w:rFonts w:cs="Times New Roman"/>
          <w:szCs w:val="22"/>
        </w:rPr>
        <w:t xml:space="preserve">: </w:t>
      </w:r>
      <w:r w:rsidR="003E3FDD" w:rsidRPr="003E3FDD">
        <w:rPr>
          <w:rFonts w:cs="Times New Roman"/>
          <w:szCs w:val="22"/>
        </w:rPr>
        <w:t>What is the connection between regional economic development and sustainable development?</w:t>
      </w:r>
    </w:p>
    <w:p w14:paraId="2290D82E" w14:textId="1470BDB9" w:rsidR="005F7A54" w:rsidRDefault="007776B6" w:rsidP="00D95635">
      <w:pPr>
        <w:pStyle w:val="Heading2"/>
        <w:spacing w:line="360" w:lineRule="auto"/>
      </w:pPr>
      <w:r>
        <w:t>Core</w:t>
      </w:r>
      <w:r w:rsidR="005F7A54">
        <w:t xml:space="preserve"> Readings</w:t>
      </w:r>
    </w:p>
    <w:p w14:paraId="44C2BDF3"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Christopherson, S. (2011). Green dreams in a cold light. In A. Pike, A. Rodriguez-Pose, J. Tomaney, </w:t>
      </w:r>
      <w:r w:rsidRPr="007776B6">
        <w:rPr>
          <w:rFonts w:eastAsia="Times New Roman" w:cs="Times New Roman"/>
          <w:i/>
          <w:iCs/>
          <w:color w:val="222222"/>
          <w:szCs w:val="22"/>
        </w:rPr>
        <w:t>Handbook of Local and Regional Development</w:t>
      </w:r>
      <w:r w:rsidRPr="007776B6">
        <w:rPr>
          <w:rFonts w:eastAsia="Times New Roman" w:cs="Times New Roman"/>
          <w:color w:val="222222"/>
          <w:szCs w:val="22"/>
        </w:rPr>
        <w:t>, 371-380.</w:t>
      </w:r>
    </w:p>
    <w:p w14:paraId="0EF7A6AC" w14:textId="77777777" w:rsidR="007776B6" w:rsidRPr="005E4883" w:rsidRDefault="007776B6" w:rsidP="007776B6">
      <w:pPr>
        <w:spacing w:line="360" w:lineRule="auto"/>
        <w:ind w:left="720" w:hanging="720"/>
        <w:rPr>
          <w:rFonts w:eastAsia="Times New Roman" w:cs="Times New Roman"/>
          <w:color w:val="212121"/>
          <w:szCs w:val="22"/>
          <w:lang w:val="de-DE"/>
        </w:rPr>
      </w:pPr>
      <w:r w:rsidRPr="007776B6">
        <w:rPr>
          <w:rFonts w:eastAsia="Times New Roman" w:cs="Times New Roman"/>
          <w:color w:val="222222"/>
          <w:szCs w:val="22"/>
        </w:rPr>
        <w:t>Gibbs, D., &amp; O’Neill, K. (2017). Future green economies and regional development: a research agenda. </w:t>
      </w:r>
      <w:r w:rsidRPr="005E4883">
        <w:rPr>
          <w:rFonts w:eastAsia="Times New Roman" w:cs="Times New Roman"/>
          <w:i/>
          <w:iCs/>
          <w:color w:val="222222"/>
          <w:szCs w:val="22"/>
          <w:lang w:val="de-DE"/>
        </w:rPr>
        <w:t>Regional Studies</w:t>
      </w:r>
      <w:r w:rsidRPr="005E4883">
        <w:rPr>
          <w:rFonts w:eastAsia="Times New Roman" w:cs="Times New Roman"/>
          <w:color w:val="222222"/>
          <w:szCs w:val="22"/>
          <w:lang w:val="de-DE"/>
        </w:rPr>
        <w:t>, </w:t>
      </w:r>
      <w:r w:rsidRPr="005E4883">
        <w:rPr>
          <w:rFonts w:eastAsia="Times New Roman" w:cs="Times New Roman"/>
          <w:i/>
          <w:iCs/>
          <w:color w:val="222222"/>
          <w:szCs w:val="22"/>
          <w:lang w:val="de-DE"/>
        </w:rPr>
        <w:t>51</w:t>
      </w:r>
      <w:r w:rsidRPr="005E4883">
        <w:rPr>
          <w:rFonts w:eastAsia="Times New Roman" w:cs="Times New Roman"/>
          <w:color w:val="222222"/>
          <w:szCs w:val="22"/>
          <w:lang w:val="de-DE"/>
        </w:rPr>
        <w:t>(1), 161-173.</w:t>
      </w:r>
    </w:p>
    <w:p w14:paraId="1F0CAF70"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Hammer, J., &amp; Pivo, G. (2017). The triple bottom line and sustainable economic development theory and practice. </w:t>
      </w:r>
      <w:r w:rsidRPr="007776B6">
        <w:rPr>
          <w:rFonts w:eastAsia="Times New Roman" w:cs="Times New Roman"/>
          <w:i/>
          <w:iCs/>
          <w:color w:val="222222"/>
          <w:szCs w:val="22"/>
        </w:rPr>
        <w:t>Economic Development Quarterly</w:t>
      </w:r>
      <w:r w:rsidRPr="007776B6">
        <w:rPr>
          <w:rFonts w:eastAsia="Times New Roman" w:cs="Times New Roman"/>
          <w:color w:val="222222"/>
          <w:szCs w:val="22"/>
        </w:rPr>
        <w:t>, </w:t>
      </w:r>
      <w:r w:rsidRPr="007776B6">
        <w:rPr>
          <w:rFonts w:eastAsia="Times New Roman" w:cs="Times New Roman"/>
          <w:i/>
          <w:iCs/>
          <w:color w:val="222222"/>
          <w:szCs w:val="22"/>
        </w:rPr>
        <w:t>31</w:t>
      </w:r>
      <w:r w:rsidRPr="007776B6">
        <w:rPr>
          <w:rFonts w:eastAsia="Times New Roman" w:cs="Times New Roman"/>
          <w:color w:val="222222"/>
          <w:szCs w:val="22"/>
        </w:rPr>
        <w:t>(1), 25-36.</w:t>
      </w:r>
    </w:p>
    <w:p w14:paraId="44B3160F"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Healy, A., &amp; Morgan, K. (2012). Spaces of innovation: learning, proximity and the ecological turn. </w:t>
      </w:r>
      <w:r w:rsidRPr="007776B6">
        <w:rPr>
          <w:rFonts w:eastAsia="Times New Roman" w:cs="Times New Roman"/>
          <w:i/>
          <w:iCs/>
          <w:color w:val="222222"/>
          <w:szCs w:val="22"/>
        </w:rPr>
        <w:t>Regional Studies</w:t>
      </w:r>
      <w:r w:rsidRPr="007776B6">
        <w:rPr>
          <w:rFonts w:eastAsia="Times New Roman" w:cs="Times New Roman"/>
          <w:color w:val="222222"/>
          <w:szCs w:val="22"/>
        </w:rPr>
        <w:t>, </w:t>
      </w:r>
      <w:r w:rsidRPr="007776B6">
        <w:rPr>
          <w:rFonts w:eastAsia="Times New Roman" w:cs="Times New Roman"/>
          <w:i/>
          <w:iCs/>
          <w:color w:val="222222"/>
          <w:szCs w:val="22"/>
        </w:rPr>
        <w:t>46</w:t>
      </w:r>
      <w:r w:rsidRPr="007776B6">
        <w:rPr>
          <w:rFonts w:eastAsia="Times New Roman" w:cs="Times New Roman"/>
          <w:color w:val="222222"/>
          <w:szCs w:val="22"/>
        </w:rPr>
        <w:t>(8), 1041-1053.</w:t>
      </w:r>
    </w:p>
    <w:p w14:paraId="25620409"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Hudson, R. (2007). Region and place: rethinking regional development in the context of global environmental change. </w:t>
      </w:r>
      <w:r w:rsidRPr="007776B6">
        <w:rPr>
          <w:rFonts w:eastAsia="Times New Roman" w:cs="Times New Roman"/>
          <w:i/>
          <w:iCs/>
          <w:color w:val="222222"/>
          <w:szCs w:val="22"/>
        </w:rPr>
        <w:t>Progress in human geography</w:t>
      </w:r>
      <w:r w:rsidRPr="007776B6">
        <w:rPr>
          <w:rFonts w:eastAsia="Times New Roman" w:cs="Times New Roman"/>
          <w:color w:val="222222"/>
          <w:szCs w:val="22"/>
        </w:rPr>
        <w:t>, </w:t>
      </w:r>
      <w:r w:rsidRPr="007776B6">
        <w:rPr>
          <w:rFonts w:eastAsia="Times New Roman" w:cs="Times New Roman"/>
          <w:i/>
          <w:iCs/>
          <w:color w:val="222222"/>
          <w:szCs w:val="22"/>
        </w:rPr>
        <w:t>31</w:t>
      </w:r>
      <w:r w:rsidRPr="007776B6">
        <w:rPr>
          <w:rFonts w:eastAsia="Times New Roman" w:cs="Times New Roman"/>
          <w:color w:val="222222"/>
          <w:szCs w:val="22"/>
        </w:rPr>
        <w:t>(6), 827-836.</w:t>
      </w:r>
    </w:p>
    <w:p w14:paraId="3C4184CB"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Morgan, K. J. (2011). The green state: sustainability and the power of purchase. In A. Pike, A. Rodriguez-Pose, J. Tomaney, </w:t>
      </w:r>
      <w:r w:rsidRPr="007776B6">
        <w:rPr>
          <w:rFonts w:eastAsia="Times New Roman" w:cs="Times New Roman"/>
          <w:i/>
          <w:iCs/>
          <w:color w:val="222222"/>
          <w:szCs w:val="22"/>
        </w:rPr>
        <w:t>Handbook of local and regional development</w:t>
      </w:r>
      <w:r w:rsidRPr="007776B6">
        <w:rPr>
          <w:rFonts w:eastAsia="Times New Roman" w:cs="Times New Roman"/>
          <w:color w:val="222222"/>
          <w:szCs w:val="22"/>
        </w:rPr>
        <w:t>. London: Routledge.</w:t>
      </w:r>
    </w:p>
    <w:p w14:paraId="0DAAFBF0" w14:textId="77777777" w:rsidR="007776B6" w:rsidRPr="007776B6" w:rsidRDefault="007776B6" w:rsidP="007776B6">
      <w:pPr>
        <w:spacing w:line="360" w:lineRule="auto"/>
        <w:ind w:left="720" w:hanging="720"/>
        <w:rPr>
          <w:rFonts w:eastAsia="Times New Roman" w:cs="Times New Roman"/>
          <w:color w:val="212121"/>
          <w:szCs w:val="22"/>
        </w:rPr>
      </w:pPr>
      <w:r w:rsidRPr="007776B6">
        <w:rPr>
          <w:rFonts w:eastAsia="Times New Roman" w:cs="Times New Roman"/>
          <w:color w:val="222222"/>
          <w:szCs w:val="22"/>
        </w:rPr>
        <w:t>Portney, K. E. (2013). Local sustainability policies and programs as economic development: Is the new economic development sustainable development?. </w:t>
      </w:r>
      <w:r w:rsidRPr="007776B6">
        <w:rPr>
          <w:rFonts w:eastAsia="Times New Roman" w:cs="Times New Roman"/>
          <w:i/>
          <w:iCs/>
          <w:color w:val="222222"/>
          <w:szCs w:val="22"/>
        </w:rPr>
        <w:t>Cityscape</w:t>
      </w:r>
      <w:r w:rsidRPr="007776B6">
        <w:rPr>
          <w:rFonts w:eastAsia="Times New Roman" w:cs="Times New Roman"/>
          <w:color w:val="222222"/>
          <w:szCs w:val="22"/>
        </w:rPr>
        <w:t>, 45-62.</w:t>
      </w:r>
    </w:p>
    <w:p w14:paraId="55BD6227" w14:textId="7532583E" w:rsidR="005C70B9" w:rsidRDefault="005C70B9" w:rsidP="007776B6">
      <w:pPr>
        <w:autoSpaceDE w:val="0"/>
        <w:autoSpaceDN w:val="0"/>
        <w:adjustRightInd w:val="0"/>
        <w:spacing w:line="360" w:lineRule="auto"/>
        <w:ind w:left="720" w:hanging="720"/>
        <w:rPr>
          <w:rFonts w:cs="Times New Roman"/>
          <w:szCs w:val="22"/>
        </w:rPr>
      </w:pPr>
      <w:r w:rsidRPr="005C70B9">
        <w:rPr>
          <w:rFonts w:cs="Times New Roman"/>
          <w:szCs w:val="22"/>
        </w:rPr>
        <w:t xml:space="preserve">Rittel, H. W. J., &amp; Webber, M. M. (1973). Dilemmas in a general theory of planning. </w:t>
      </w:r>
      <w:r w:rsidRPr="005C70B9">
        <w:rPr>
          <w:rFonts w:cs="Times New Roman"/>
          <w:i/>
          <w:iCs/>
          <w:szCs w:val="22"/>
        </w:rPr>
        <w:t>Policy Sciences, 4</w:t>
      </w:r>
      <w:r w:rsidRPr="005C70B9">
        <w:rPr>
          <w:rFonts w:cs="Times New Roman"/>
          <w:szCs w:val="22"/>
        </w:rPr>
        <w:t>(2), 155-169. doi:10.1007/bf01405730</w:t>
      </w:r>
    </w:p>
    <w:p w14:paraId="71E8B18E" w14:textId="77777777" w:rsidR="007776B6" w:rsidRPr="007776B6" w:rsidRDefault="007776B6" w:rsidP="007776B6">
      <w:pPr>
        <w:spacing w:line="360" w:lineRule="auto"/>
        <w:ind w:left="720" w:hanging="720"/>
        <w:rPr>
          <w:lang w:val="en-CA" w:eastAsia="en-CA"/>
        </w:rPr>
      </w:pPr>
      <w:r w:rsidRPr="007776B6">
        <w:rPr>
          <w:rFonts w:eastAsia="Times New Roman" w:cs="Times New Roman"/>
          <w:color w:val="222222"/>
          <w:szCs w:val="22"/>
        </w:rPr>
        <w:t>Truffer, B., &amp; Coenen, L. (2012). Environmental innovation and sustainability transitions in regional studies. </w:t>
      </w:r>
      <w:r w:rsidRPr="007776B6">
        <w:rPr>
          <w:rFonts w:eastAsia="Times New Roman" w:cs="Times New Roman"/>
          <w:i/>
          <w:iCs/>
          <w:color w:val="222222"/>
          <w:szCs w:val="22"/>
        </w:rPr>
        <w:t>Regional Studies</w:t>
      </w:r>
      <w:r w:rsidRPr="007776B6">
        <w:rPr>
          <w:rFonts w:eastAsia="Times New Roman" w:cs="Times New Roman"/>
          <w:color w:val="222222"/>
          <w:szCs w:val="22"/>
        </w:rPr>
        <w:t>, </w:t>
      </w:r>
      <w:r w:rsidRPr="007776B6">
        <w:rPr>
          <w:rFonts w:eastAsia="Times New Roman" w:cs="Times New Roman"/>
          <w:i/>
          <w:iCs/>
          <w:color w:val="222222"/>
          <w:szCs w:val="22"/>
        </w:rPr>
        <w:t>46</w:t>
      </w:r>
      <w:r w:rsidRPr="007776B6">
        <w:rPr>
          <w:rFonts w:eastAsia="Times New Roman" w:cs="Times New Roman"/>
          <w:color w:val="222222"/>
          <w:szCs w:val="22"/>
        </w:rPr>
        <w:t>(1), 1-21.</w:t>
      </w:r>
    </w:p>
    <w:p w14:paraId="60F39FAA" w14:textId="0128E900" w:rsidR="00D936B5" w:rsidRDefault="00500E67" w:rsidP="00D95635">
      <w:pPr>
        <w:pStyle w:val="Heading1"/>
        <w:spacing w:line="360" w:lineRule="auto"/>
      </w:pPr>
      <w:r>
        <w:t>Module</w:t>
      </w:r>
      <w:r w:rsidR="00D936B5">
        <w:t xml:space="preserve"> 10: Ecology, Natural Systems, and Resilience</w:t>
      </w:r>
      <w:r w:rsidR="002A217F">
        <w:t xml:space="preserve"> (Nov. 16)</w:t>
      </w:r>
    </w:p>
    <w:p w14:paraId="5BAFBC21" w14:textId="77777777" w:rsidR="00D936B5" w:rsidRPr="009A4F30" w:rsidRDefault="00D936B5" w:rsidP="00D936B5">
      <w:pPr>
        <w:pStyle w:val="Heading2"/>
        <w:spacing w:line="360" w:lineRule="auto"/>
      </w:pPr>
      <w:r>
        <w:t>Lecture Content</w:t>
      </w:r>
    </w:p>
    <w:p w14:paraId="7FD11DF8" w14:textId="7A12751B" w:rsidR="00D936B5" w:rsidRDefault="002A217F" w:rsidP="00D936B5">
      <w:pPr>
        <w:pStyle w:val="ListParagraph"/>
        <w:numPr>
          <w:ilvl w:val="0"/>
          <w:numId w:val="41"/>
        </w:numPr>
        <w:autoSpaceDE w:val="0"/>
        <w:autoSpaceDN w:val="0"/>
        <w:adjustRightInd w:val="0"/>
        <w:spacing w:line="360" w:lineRule="auto"/>
        <w:rPr>
          <w:rFonts w:cs="Times New Roman"/>
          <w:szCs w:val="22"/>
        </w:rPr>
      </w:pPr>
      <w:r>
        <w:rPr>
          <w:rFonts w:cs="Times New Roman"/>
          <w:b/>
          <w:szCs w:val="22"/>
        </w:rPr>
        <w:t>Topic</w:t>
      </w:r>
      <w:r w:rsidR="00D936B5" w:rsidRPr="003C2301">
        <w:rPr>
          <w:rFonts w:cs="Times New Roman"/>
          <w:b/>
          <w:szCs w:val="22"/>
        </w:rPr>
        <w:t xml:space="preserve"> presentation</w:t>
      </w:r>
      <w:r w:rsidR="00D936B5">
        <w:rPr>
          <w:rFonts w:cs="Times New Roman"/>
          <w:szCs w:val="22"/>
        </w:rPr>
        <w:t xml:space="preserve">: </w:t>
      </w:r>
      <w:r w:rsidR="00D936B5" w:rsidRPr="003E3FDD">
        <w:rPr>
          <w:rFonts w:cs="Times New Roman"/>
          <w:szCs w:val="22"/>
        </w:rPr>
        <w:t xml:space="preserve">What </w:t>
      </w:r>
      <w:r w:rsidR="00D936B5">
        <w:rPr>
          <w:rFonts w:cs="Times New Roman"/>
          <w:szCs w:val="22"/>
        </w:rPr>
        <w:t>do we need to know about ecology, natural systems and resilience to conduct sustainability management research</w:t>
      </w:r>
      <w:r w:rsidR="00D936B5" w:rsidRPr="003E3FDD">
        <w:rPr>
          <w:rFonts w:cs="Times New Roman"/>
          <w:szCs w:val="22"/>
        </w:rPr>
        <w:t>?</w:t>
      </w:r>
    </w:p>
    <w:p w14:paraId="26C9D968" w14:textId="301B8BD3" w:rsidR="00D936B5" w:rsidRDefault="00D936B5" w:rsidP="00D936B5">
      <w:pPr>
        <w:pStyle w:val="Heading2"/>
      </w:pPr>
      <w:r>
        <w:t>Core readings</w:t>
      </w:r>
    </w:p>
    <w:p w14:paraId="77690142"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Folke, C. (2006). Resilience: The emergence of a perspective for social–ecological systems analyses. </w:t>
      </w:r>
      <w:r w:rsidRPr="007776B6">
        <w:rPr>
          <w:rFonts w:cs="Times New Roman"/>
          <w:i/>
          <w:iCs/>
          <w:szCs w:val="22"/>
        </w:rPr>
        <w:t>Global Environmental Change, 16</w:t>
      </w:r>
      <w:r w:rsidRPr="007776B6">
        <w:rPr>
          <w:rFonts w:cs="Times New Roman"/>
          <w:szCs w:val="22"/>
        </w:rPr>
        <w:t>(3), 253-267.</w:t>
      </w:r>
    </w:p>
    <w:p w14:paraId="126239EA"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lang w:val="de-DE"/>
        </w:rPr>
        <w:t xml:space="preserve">Haberl, H., Fischer-Kowalski, M., Krausmann, F., &amp; Winiwarter, V. (Eds.). </w:t>
      </w:r>
      <w:r w:rsidRPr="007776B6">
        <w:rPr>
          <w:rFonts w:cs="Times New Roman"/>
          <w:szCs w:val="22"/>
        </w:rPr>
        <w:t xml:space="preserve">(2016). </w:t>
      </w:r>
      <w:r w:rsidRPr="007776B6">
        <w:rPr>
          <w:rFonts w:cs="Times New Roman"/>
          <w:i/>
          <w:iCs/>
          <w:szCs w:val="22"/>
        </w:rPr>
        <w:t>Social ecology</w:t>
      </w:r>
      <w:r w:rsidRPr="007776B6">
        <w:rPr>
          <w:rFonts w:cs="Times New Roman"/>
          <w:szCs w:val="22"/>
        </w:rPr>
        <w:t xml:space="preserve">. </w:t>
      </w:r>
      <w:r>
        <w:rPr>
          <w:rFonts w:cs="Times New Roman"/>
          <w:szCs w:val="22"/>
        </w:rPr>
        <w:t xml:space="preserve">(Part I). </w:t>
      </w:r>
      <w:r w:rsidRPr="007776B6">
        <w:rPr>
          <w:rFonts w:cs="Times New Roman"/>
          <w:szCs w:val="22"/>
        </w:rPr>
        <w:t>Cham, Switzerland: Springer International Publishing.</w:t>
      </w:r>
    </w:p>
    <w:p w14:paraId="5D548013"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Odum, E. P., Odum, H. T., &amp; Andrews, J. (1971). </w:t>
      </w:r>
      <w:r w:rsidRPr="007776B6">
        <w:rPr>
          <w:rFonts w:cs="Times New Roman"/>
          <w:i/>
          <w:iCs/>
          <w:szCs w:val="22"/>
        </w:rPr>
        <w:t>Fundamentals of ecology</w:t>
      </w:r>
      <w:r w:rsidRPr="007776B6">
        <w:rPr>
          <w:rFonts w:cs="Times New Roman"/>
          <w:szCs w:val="22"/>
        </w:rPr>
        <w:t xml:space="preserve"> (Vol. 3). Philadelphia: Saunders Philadelphia.</w:t>
      </w:r>
    </w:p>
    <w:p w14:paraId="0DC25057"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Rockstrom, J., Steffen, W., Noone, K., Persson, A., Chapin, F. S., Lambin, E. F., . . . Foley, J. A. (2009). A safe operating space for humanity. </w:t>
      </w:r>
      <w:r w:rsidRPr="007776B6">
        <w:rPr>
          <w:rFonts w:cs="Times New Roman"/>
          <w:i/>
          <w:iCs/>
          <w:szCs w:val="22"/>
        </w:rPr>
        <w:t>Nature, 461</w:t>
      </w:r>
      <w:r w:rsidRPr="007776B6">
        <w:rPr>
          <w:rFonts w:cs="Times New Roman"/>
          <w:szCs w:val="22"/>
        </w:rPr>
        <w:t xml:space="preserve">(7263), 472-475. </w:t>
      </w:r>
    </w:p>
    <w:p w14:paraId="7290E19C" w14:textId="77777777" w:rsidR="00D936B5" w:rsidRPr="007776B6" w:rsidRDefault="00D936B5" w:rsidP="00D936B5">
      <w:pPr>
        <w:autoSpaceDE w:val="0"/>
        <w:autoSpaceDN w:val="0"/>
        <w:adjustRightInd w:val="0"/>
        <w:spacing w:line="360" w:lineRule="auto"/>
        <w:ind w:left="720" w:hanging="720"/>
        <w:rPr>
          <w:rFonts w:cs="Times New Roman"/>
          <w:szCs w:val="22"/>
        </w:rPr>
      </w:pPr>
      <w:r w:rsidRPr="007776B6">
        <w:rPr>
          <w:rFonts w:cs="Times New Roman"/>
          <w:szCs w:val="22"/>
        </w:rPr>
        <w:t xml:space="preserve">Walker, B., Holling, C. S., Carpenter, S. R., &amp; Kinzig, A. (2004). Resilience, adaptability and transformability in social--ecological systems. </w:t>
      </w:r>
      <w:r w:rsidRPr="007776B6">
        <w:rPr>
          <w:rFonts w:cs="Times New Roman"/>
          <w:i/>
          <w:iCs/>
          <w:szCs w:val="22"/>
        </w:rPr>
        <w:t>Ecology and society, 9</w:t>
      </w:r>
      <w:r w:rsidRPr="007776B6">
        <w:rPr>
          <w:rFonts w:cs="Times New Roman"/>
          <w:szCs w:val="22"/>
        </w:rPr>
        <w:t xml:space="preserve">(2), 5.  </w:t>
      </w:r>
    </w:p>
    <w:p w14:paraId="3B2C0CDE" w14:textId="77777777" w:rsidR="00D936B5" w:rsidRPr="007776B6" w:rsidRDefault="00D936B5" w:rsidP="00D936B5">
      <w:pPr>
        <w:autoSpaceDE w:val="0"/>
        <w:autoSpaceDN w:val="0"/>
        <w:adjustRightInd w:val="0"/>
        <w:spacing w:line="360" w:lineRule="auto"/>
        <w:ind w:left="720" w:hanging="720"/>
        <w:rPr>
          <w:rFonts w:cs="Times New Roman"/>
          <w:szCs w:val="22"/>
        </w:rPr>
      </w:pPr>
      <w:r w:rsidRPr="000B1F9D">
        <w:rPr>
          <w:rFonts w:cs="Times New Roman"/>
          <w:szCs w:val="22"/>
          <w:lang w:val="de-DE"/>
        </w:rPr>
        <w:t xml:space="preserve">Westley, F., Olsson, P., Folke, C., Homer-Dixon, T., Vredenburg, H., Loorbach, D., . . . van der Leeuw, S. (2011). </w:t>
      </w:r>
      <w:r w:rsidRPr="007776B6">
        <w:rPr>
          <w:rFonts w:cs="Times New Roman"/>
          <w:szCs w:val="22"/>
        </w:rPr>
        <w:t xml:space="preserve">Tipping Toward Sustainability: Emerging Pathways of Transformation. </w:t>
      </w:r>
      <w:r w:rsidRPr="007776B6">
        <w:rPr>
          <w:rFonts w:cs="Times New Roman"/>
          <w:i/>
          <w:iCs/>
          <w:szCs w:val="22"/>
        </w:rPr>
        <w:t>AMBIO: A Journal of the Human Environment, 40</w:t>
      </w:r>
      <w:r w:rsidRPr="007776B6">
        <w:rPr>
          <w:rFonts w:cs="Times New Roman"/>
          <w:szCs w:val="22"/>
        </w:rPr>
        <w:t>(7), 762-780. doi: 10.1007/s13280-011-0186-9</w:t>
      </w:r>
    </w:p>
    <w:p w14:paraId="5F0028F6" w14:textId="77777777" w:rsidR="00D936B5" w:rsidRPr="00D936B5" w:rsidRDefault="00D936B5" w:rsidP="00D936B5">
      <w:pPr>
        <w:autoSpaceDE w:val="0"/>
        <w:autoSpaceDN w:val="0"/>
        <w:adjustRightInd w:val="0"/>
        <w:spacing w:line="360" w:lineRule="auto"/>
        <w:rPr>
          <w:rFonts w:cs="Times New Roman"/>
          <w:szCs w:val="22"/>
        </w:rPr>
      </w:pPr>
    </w:p>
    <w:p w14:paraId="1A5D11A6" w14:textId="77777777" w:rsidR="00D936B5" w:rsidRPr="00D936B5" w:rsidRDefault="00D936B5" w:rsidP="00D936B5">
      <w:pPr>
        <w:rPr>
          <w:lang w:val="en-CA" w:eastAsia="en-CA"/>
        </w:rPr>
      </w:pPr>
    </w:p>
    <w:p w14:paraId="63AC549F" w14:textId="40BDE13D" w:rsidR="003C2301" w:rsidRDefault="00500E67" w:rsidP="00D95635">
      <w:pPr>
        <w:pStyle w:val="Heading1"/>
        <w:spacing w:line="360" w:lineRule="auto"/>
      </w:pPr>
      <w:r>
        <w:t>Module</w:t>
      </w:r>
      <w:r w:rsidR="003C2301">
        <w:t xml:space="preserve"> 1</w:t>
      </w:r>
      <w:r w:rsidR="00D936B5">
        <w:t>1</w:t>
      </w:r>
      <w:r w:rsidR="003C2301">
        <w:t xml:space="preserve">: SDGs revisited: What can academic researchers contribute </w:t>
      </w:r>
      <w:r w:rsidR="007776B6">
        <w:t xml:space="preserve">to </w:t>
      </w:r>
      <w:r w:rsidR="002A217F">
        <w:t>the SDGs (Nov. 23</w:t>
      </w:r>
      <w:r w:rsidR="003C2301">
        <w:t>)</w:t>
      </w:r>
    </w:p>
    <w:p w14:paraId="03D1759A" w14:textId="77777777" w:rsidR="007F3CC4" w:rsidRDefault="007F3CC4" w:rsidP="00D95635">
      <w:pPr>
        <w:pStyle w:val="Heading2"/>
        <w:spacing w:line="360" w:lineRule="auto"/>
      </w:pPr>
      <w:r>
        <w:t>Lecture Content</w:t>
      </w:r>
    </w:p>
    <w:p w14:paraId="15994A13" w14:textId="606412F4" w:rsidR="007F3CC4" w:rsidRPr="00EB563B" w:rsidRDefault="007F3CC4" w:rsidP="00D95635">
      <w:pPr>
        <w:pStyle w:val="ListParagraph"/>
        <w:numPr>
          <w:ilvl w:val="0"/>
          <w:numId w:val="12"/>
        </w:numPr>
        <w:autoSpaceDE w:val="0"/>
        <w:autoSpaceDN w:val="0"/>
        <w:adjustRightInd w:val="0"/>
        <w:spacing w:line="360" w:lineRule="auto"/>
        <w:rPr>
          <w:rFonts w:cs="Times New Roman"/>
        </w:rPr>
      </w:pPr>
      <w:r w:rsidRPr="00EB563B">
        <w:rPr>
          <w:rFonts w:cs="Times New Roman"/>
        </w:rPr>
        <w:t xml:space="preserve">The SDSN network (external </w:t>
      </w:r>
      <w:r w:rsidR="00EB563B" w:rsidRPr="00EB563B">
        <w:rPr>
          <w:rFonts w:cs="Times New Roman"/>
        </w:rPr>
        <w:t>presentation by Jon Beale, Manager Sustainable Development Solutions Network (SDSN) Canada</w:t>
      </w:r>
    </w:p>
    <w:p w14:paraId="54EF7228" w14:textId="3DAC4807" w:rsidR="007F3CC4" w:rsidRPr="001D1003" w:rsidRDefault="007F3CC4" w:rsidP="00D95635">
      <w:pPr>
        <w:pStyle w:val="ListParagraph"/>
        <w:numPr>
          <w:ilvl w:val="0"/>
          <w:numId w:val="12"/>
        </w:numPr>
        <w:autoSpaceDE w:val="0"/>
        <w:autoSpaceDN w:val="0"/>
        <w:adjustRightInd w:val="0"/>
        <w:spacing w:line="360" w:lineRule="auto"/>
        <w:rPr>
          <w:rFonts w:cs="Times New Roman"/>
        </w:rPr>
      </w:pPr>
      <w:r>
        <w:rPr>
          <w:rFonts w:cs="Times New Roman"/>
        </w:rPr>
        <w:t xml:space="preserve">Group work: </w:t>
      </w:r>
      <w:r w:rsidR="00E919B3">
        <w:rPr>
          <w:rFonts w:cs="Times New Roman"/>
        </w:rPr>
        <w:t>SDG consulting: Develop a concept to address the SDGs for an industrializ</w:t>
      </w:r>
      <w:r w:rsidR="000B1F9D">
        <w:rPr>
          <w:rFonts w:cs="Times New Roman"/>
        </w:rPr>
        <w:t>ed country (such as Canada), an</w:t>
      </w:r>
      <w:r w:rsidR="00E919B3">
        <w:rPr>
          <w:rFonts w:cs="Times New Roman"/>
        </w:rPr>
        <w:t xml:space="preserve"> emerging country (such as China, India or Mexico), and a developing country (such as Rwanda or Yemen)</w:t>
      </w:r>
      <w:r w:rsidR="00B4534B">
        <w:rPr>
          <w:rFonts w:cs="Times New Roman"/>
        </w:rPr>
        <w:t xml:space="preserve"> based on your personal knowledge and the knowledge you acquired this term.</w:t>
      </w:r>
    </w:p>
    <w:p w14:paraId="1ED43B09" w14:textId="442A80FD" w:rsidR="00AB5931" w:rsidRDefault="00500E67" w:rsidP="00D95635">
      <w:pPr>
        <w:pStyle w:val="Heading1"/>
        <w:spacing w:line="360" w:lineRule="auto"/>
      </w:pPr>
      <w:r>
        <w:t>Module</w:t>
      </w:r>
      <w:r w:rsidR="00090F80" w:rsidRPr="00800BB4">
        <w:t xml:space="preserve"> </w:t>
      </w:r>
      <w:r w:rsidR="00D936B5">
        <w:t>12</w:t>
      </w:r>
      <w:r w:rsidR="009214D4">
        <w:t xml:space="preserve"> (</w:t>
      </w:r>
      <w:r w:rsidR="002A217F">
        <w:t>Nov. 30</w:t>
      </w:r>
      <w:r w:rsidR="009214D4">
        <w:t>)</w:t>
      </w:r>
    </w:p>
    <w:p w14:paraId="02E245C0" w14:textId="20525B62" w:rsidR="00AB5931" w:rsidRDefault="00411CDB" w:rsidP="00D95635">
      <w:pPr>
        <w:pStyle w:val="Heading2"/>
        <w:spacing w:line="360" w:lineRule="auto"/>
      </w:pPr>
      <w:r>
        <w:t>Lecture Content</w:t>
      </w:r>
    </w:p>
    <w:p w14:paraId="19C39E21" w14:textId="4BAB30E0" w:rsidR="0076789A" w:rsidRPr="001D1003" w:rsidRDefault="001F2406" w:rsidP="00D95635">
      <w:pPr>
        <w:pStyle w:val="ListParagraph"/>
        <w:numPr>
          <w:ilvl w:val="0"/>
          <w:numId w:val="12"/>
        </w:numPr>
        <w:autoSpaceDE w:val="0"/>
        <w:autoSpaceDN w:val="0"/>
        <w:adjustRightInd w:val="0"/>
        <w:spacing w:line="360" w:lineRule="auto"/>
        <w:rPr>
          <w:rFonts w:cs="Times New Roman"/>
        </w:rPr>
      </w:pPr>
      <w:r>
        <w:rPr>
          <w:rFonts w:cs="Times New Roman"/>
        </w:rPr>
        <w:t>Final Paper</w:t>
      </w:r>
    </w:p>
    <w:sectPr w:rsidR="0076789A" w:rsidRPr="001D1003" w:rsidSect="00B364B9">
      <w:headerReference w:type="even" r:id="rId14"/>
      <w:headerReference w:type="default" r:id="rId15"/>
      <w:footerReference w:type="even" r:id="rId16"/>
      <w:footerReference w:type="default" r:id="rId17"/>
      <w:pgSz w:w="12240" w:h="15840"/>
      <w:pgMar w:top="743" w:right="663" w:bottom="743"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9434E1" w14:textId="77777777" w:rsidR="004B4266" w:rsidRDefault="004B4266" w:rsidP="00FE1702">
      <w:r>
        <w:separator/>
      </w:r>
    </w:p>
  </w:endnote>
  <w:endnote w:type="continuationSeparator" w:id="0">
    <w:p w14:paraId="4FFE4451" w14:textId="77777777" w:rsidR="004B4266" w:rsidRDefault="004B4266" w:rsidP="00FE1702">
      <w:r>
        <w:continuationSeparator/>
      </w:r>
    </w:p>
  </w:endnote>
  <w:endnote w:type="continuationNotice" w:id="1">
    <w:p w14:paraId="6CC6C168" w14:textId="77777777" w:rsidR="004B4266" w:rsidRDefault="004B42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6BFD9" w14:textId="3BB9B447" w:rsidR="004B4266" w:rsidRDefault="004B4266">
    <w:pPr>
      <w:pStyle w:val="Footer"/>
      <w:jc w:val="center"/>
    </w:pPr>
    <w:r>
      <w:fldChar w:fldCharType="begin"/>
    </w:r>
    <w:r>
      <w:instrText xml:space="preserve"> PAGE   \* MERGEFORMAT </w:instrText>
    </w:r>
    <w:r>
      <w:fldChar w:fldCharType="separate"/>
    </w:r>
    <w:r w:rsidR="00616EF7">
      <w:rPr>
        <w:noProof/>
      </w:rPr>
      <w:t>5</w:t>
    </w:r>
    <w:r>
      <w:rPr>
        <w:noProof/>
      </w:rPr>
      <w:fldChar w:fldCharType="end"/>
    </w:r>
  </w:p>
  <w:p w14:paraId="375ABFB9" w14:textId="77777777" w:rsidR="004B4266" w:rsidRDefault="004B42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60998" w14:textId="77777777" w:rsidR="004B4266" w:rsidRDefault="004B4266" w:rsidP="00FE17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4AC71C" w14:textId="77777777" w:rsidR="004B4266" w:rsidRDefault="004B42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46CCE" w14:textId="337EDEB0" w:rsidR="004B4266" w:rsidRDefault="004B4266" w:rsidP="00FE17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6EF7">
      <w:rPr>
        <w:rStyle w:val="PageNumber"/>
        <w:noProof/>
      </w:rPr>
      <w:t>6</w:t>
    </w:r>
    <w:r>
      <w:rPr>
        <w:rStyle w:val="PageNumber"/>
      </w:rPr>
      <w:fldChar w:fldCharType="end"/>
    </w:r>
  </w:p>
  <w:p w14:paraId="4F9F0E26" w14:textId="77777777" w:rsidR="004B4266" w:rsidRDefault="004B4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044B2B" w14:textId="77777777" w:rsidR="004B4266" w:rsidRDefault="004B4266" w:rsidP="00FE1702">
      <w:r>
        <w:separator/>
      </w:r>
    </w:p>
  </w:footnote>
  <w:footnote w:type="continuationSeparator" w:id="0">
    <w:p w14:paraId="1F681DE3" w14:textId="77777777" w:rsidR="004B4266" w:rsidRDefault="004B4266" w:rsidP="00FE1702">
      <w:r>
        <w:continuationSeparator/>
      </w:r>
    </w:p>
  </w:footnote>
  <w:footnote w:type="continuationNotice" w:id="1">
    <w:p w14:paraId="142D6735" w14:textId="77777777" w:rsidR="004B4266" w:rsidRDefault="004B426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EC46" w14:textId="24028C43" w:rsidR="004B4266" w:rsidRPr="00240AFF" w:rsidRDefault="004B4266" w:rsidP="001F2406">
    <w:pPr>
      <w:pStyle w:val="Header"/>
      <w:pBdr>
        <w:bottom w:val="single" w:sz="4" w:space="1" w:color="auto"/>
      </w:pBdr>
      <w:tabs>
        <w:tab w:val="clear" w:pos="8640"/>
        <w:tab w:val="right" w:pos="13750"/>
      </w:tabs>
      <w:spacing w:after="240"/>
      <w:rPr>
        <w:b/>
      </w:rPr>
    </w:pPr>
    <w:r>
      <w:rPr>
        <w:b/>
      </w:rPr>
      <w:t>SUSM 701</w:t>
    </w:r>
    <w:r>
      <w:rPr>
        <w:b/>
      </w:rPr>
      <w:tab/>
      <w:t xml:space="preserve"> </w:t>
    </w:r>
    <w:r>
      <w:rPr>
        <w:b/>
      </w:rPr>
      <w:tab/>
      <w:t>Draf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FD7C3" w14:textId="77777777" w:rsidR="004B4266" w:rsidRDefault="004B4266">
    <w:pPr>
      <w:pStyle w:val="Header"/>
    </w:pPr>
    <w:sdt>
      <w:sdtPr>
        <w:id w:val="171999623"/>
        <w:placeholder>
          <w:docPart w:val="136CE348B9CE194DBDB536930BF57D4C"/>
        </w:placeholder>
        <w:temporary/>
        <w:showingPlcHdr/>
      </w:sdtPr>
      <w:sdtContent>
        <w:r>
          <w:t>[Type text]</w:t>
        </w:r>
      </w:sdtContent>
    </w:sdt>
    <w:r>
      <w:ptab w:relativeTo="margin" w:alignment="center" w:leader="none"/>
    </w:r>
    <w:sdt>
      <w:sdtPr>
        <w:id w:val="171999624"/>
        <w:placeholder>
          <w:docPart w:val="F2E75D5864E7BA4FAC6DCA9DA8900289"/>
        </w:placeholder>
        <w:temporary/>
        <w:showingPlcHdr/>
      </w:sdtPr>
      <w:sdtContent>
        <w:r>
          <w:t>[Type text]</w:t>
        </w:r>
      </w:sdtContent>
    </w:sdt>
    <w:r>
      <w:ptab w:relativeTo="margin" w:alignment="right" w:leader="none"/>
    </w:r>
    <w:sdt>
      <w:sdtPr>
        <w:id w:val="171999625"/>
        <w:placeholder>
          <w:docPart w:val="AEA5F75D0AED9F4A8B30DB7FCE4DF787"/>
        </w:placeholder>
        <w:temporary/>
        <w:showingPlcHdr/>
      </w:sdtPr>
      <w:sdtContent>
        <w:r>
          <w:t>[Type text]</w:t>
        </w:r>
      </w:sdtContent>
    </w:sdt>
  </w:p>
  <w:p w14:paraId="2D453EB0" w14:textId="77777777" w:rsidR="004B4266" w:rsidRDefault="004B42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6856A" w14:textId="358444D4" w:rsidR="004B4266" w:rsidRPr="00FE1702" w:rsidRDefault="004B4266">
    <w:pPr>
      <w:pStyle w:val="Header"/>
      <w:rPr>
        <w:rFonts w:asciiTheme="majorHAnsi" w:hAnsiTheme="majorHAnsi"/>
        <w:b/>
        <w:szCs w:val="22"/>
      </w:rPr>
    </w:pPr>
    <w:r w:rsidRPr="00FE1702">
      <w:rPr>
        <w:rFonts w:asciiTheme="majorHAnsi" w:hAnsiTheme="majorHAnsi"/>
        <w:b/>
        <w:szCs w:val="22"/>
      </w:rPr>
      <w:t xml:space="preserve">SUSM </w:t>
    </w:r>
    <w:r>
      <w:rPr>
        <w:rFonts w:asciiTheme="majorHAnsi" w:hAnsiTheme="majorHAnsi"/>
        <w:b/>
        <w:szCs w:val="22"/>
      </w:rPr>
      <w:t>701</w:t>
    </w:r>
    <w:r w:rsidRPr="00FE1702">
      <w:rPr>
        <w:rFonts w:asciiTheme="majorHAnsi" w:hAnsiTheme="majorHAnsi"/>
        <w:b/>
        <w:szCs w:val="22"/>
      </w:rPr>
      <w:ptab w:relativeTo="margin" w:alignment="center" w:leader="none"/>
    </w:r>
    <w:r w:rsidRPr="00FE1702">
      <w:rPr>
        <w:rFonts w:asciiTheme="majorHAnsi" w:hAnsiTheme="majorHAnsi"/>
        <w:b/>
        <w:szCs w:val="22"/>
      </w:rPr>
      <w:ptab w:relativeTo="margin" w:alignment="right" w:leader="none"/>
    </w:r>
    <w:r w:rsidRPr="00FE1702">
      <w:rPr>
        <w:rFonts w:asciiTheme="majorHAnsi" w:hAnsiTheme="majorHAnsi"/>
        <w:b/>
        <w:szCs w:val="22"/>
      </w:rPr>
      <w:t xml:space="preserve">Fall </w:t>
    </w:r>
    <w:r w:rsidR="003D54E8">
      <w:rPr>
        <w:rFonts w:asciiTheme="majorHAnsi" w:hAnsiTheme="majorHAnsi"/>
        <w:b/>
        <w:szCs w:val="22"/>
      </w:rPr>
      <w:t>2020</w:t>
    </w:r>
  </w:p>
  <w:p w14:paraId="5BD901CE" w14:textId="77777777" w:rsidR="004B4266" w:rsidRPr="00FE1702" w:rsidRDefault="004B4266" w:rsidP="00FE1702">
    <w:pPr>
      <w:pStyle w:val="Header"/>
      <w:rPr>
        <w:rFonts w:asciiTheme="majorHAnsi" w:hAnsiTheme="majorHAnsi"/>
        <w:b/>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D7695"/>
    <w:multiLevelType w:val="hybridMultilevel"/>
    <w:tmpl w:val="2250D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E7E78"/>
    <w:multiLevelType w:val="hybridMultilevel"/>
    <w:tmpl w:val="1C8A21C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F2550"/>
    <w:multiLevelType w:val="hybridMultilevel"/>
    <w:tmpl w:val="481A7838"/>
    <w:lvl w:ilvl="0" w:tplc="5FA6CDFE">
      <w:start w:val="1"/>
      <w:numFmt w:val="bullet"/>
      <w:lvlText w:val="•"/>
      <w:lvlJc w:val="left"/>
      <w:pPr>
        <w:tabs>
          <w:tab w:val="num" w:pos="720"/>
        </w:tabs>
        <w:ind w:left="720" w:hanging="360"/>
      </w:pPr>
      <w:rPr>
        <w:rFonts w:ascii="Arial" w:hAnsi="Arial" w:hint="default"/>
      </w:rPr>
    </w:lvl>
    <w:lvl w:ilvl="1" w:tplc="1B20ED72" w:tentative="1">
      <w:start w:val="1"/>
      <w:numFmt w:val="bullet"/>
      <w:lvlText w:val="•"/>
      <w:lvlJc w:val="left"/>
      <w:pPr>
        <w:tabs>
          <w:tab w:val="num" w:pos="1440"/>
        </w:tabs>
        <w:ind w:left="1440" w:hanging="360"/>
      </w:pPr>
      <w:rPr>
        <w:rFonts w:ascii="Arial" w:hAnsi="Arial" w:hint="default"/>
      </w:rPr>
    </w:lvl>
    <w:lvl w:ilvl="2" w:tplc="B170B52A" w:tentative="1">
      <w:start w:val="1"/>
      <w:numFmt w:val="bullet"/>
      <w:lvlText w:val="•"/>
      <w:lvlJc w:val="left"/>
      <w:pPr>
        <w:tabs>
          <w:tab w:val="num" w:pos="2160"/>
        </w:tabs>
        <w:ind w:left="2160" w:hanging="360"/>
      </w:pPr>
      <w:rPr>
        <w:rFonts w:ascii="Arial" w:hAnsi="Arial" w:hint="default"/>
      </w:rPr>
    </w:lvl>
    <w:lvl w:ilvl="3" w:tplc="8C9476FA" w:tentative="1">
      <w:start w:val="1"/>
      <w:numFmt w:val="bullet"/>
      <w:lvlText w:val="•"/>
      <w:lvlJc w:val="left"/>
      <w:pPr>
        <w:tabs>
          <w:tab w:val="num" w:pos="2880"/>
        </w:tabs>
        <w:ind w:left="2880" w:hanging="360"/>
      </w:pPr>
      <w:rPr>
        <w:rFonts w:ascii="Arial" w:hAnsi="Arial" w:hint="default"/>
      </w:rPr>
    </w:lvl>
    <w:lvl w:ilvl="4" w:tplc="DAE64A80" w:tentative="1">
      <w:start w:val="1"/>
      <w:numFmt w:val="bullet"/>
      <w:lvlText w:val="•"/>
      <w:lvlJc w:val="left"/>
      <w:pPr>
        <w:tabs>
          <w:tab w:val="num" w:pos="3600"/>
        </w:tabs>
        <w:ind w:left="3600" w:hanging="360"/>
      </w:pPr>
      <w:rPr>
        <w:rFonts w:ascii="Arial" w:hAnsi="Arial" w:hint="default"/>
      </w:rPr>
    </w:lvl>
    <w:lvl w:ilvl="5" w:tplc="72583CCA" w:tentative="1">
      <w:start w:val="1"/>
      <w:numFmt w:val="bullet"/>
      <w:lvlText w:val="•"/>
      <w:lvlJc w:val="left"/>
      <w:pPr>
        <w:tabs>
          <w:tab w:val="num" w:pos="4320"/>
        </w:tabs>
        <w:ind w:left="4320" w:hanging="360"/>
      </w:pPr>
      <w:rPr>
        <w:rFonts w:ascii="Arial" w:hAnsi="Arial" w:hint="default"/>
      </w:rPr>
    </w:lvl>
    <w:lvl w:ilvl="6" w:tplc="5FFCB518" w:tentative="1">
      <w:start w:val="1"/>
      <w:numFmt w:val="bullet"/>
      <w:lvlText w:val="•"/>
      <w:lvlJc w:val="left"/>
      <w:pPr>
        <w:tabs>
          <w:tab w:val="num" w:pos="5040"/>
        </w:tabs>
        <w:ind w:left="5040" w:hanging="360"/>
      </w:pPr>
      <w:rPr>
        <w:rFonts w:ascii="Arial" w:hAnsi="Arial" w:hint="default"/>
      </w:rPr>
    </w:lvl>
    <w:lvl w:ilvl="7" w:tplc="F90CDB88" w:tentative="1">
      <w:start w:val="1"/>
      <w:numFmt w:val="bullet"/>
      <w:lvlText w:val="•"/>
      <w:lvlJc w:val="left"/>
      <w:pPr>
        <w:tabs>
          <w:tab w:val="num" w:pos="5760"/>
        </w:tabs>
        <w:ind w:left="5760" w:hanging="360"/>
      </w:pPr>
      <w:rPr>
        <w:rFonts w:ascii="Arial" w:hAnsi="Arial" w:hint="default"/>
      </w:rPr>
    </w:lvl>
    <w:lvl w:ilvl="8" w:tplc="9444771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A66831"/>
    <w:multiLevelType w:val="hybridMultilevel"/>
    <w:tmpl w:val="BD28314C"/>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E1030E3"/>
    <w:multiLevelType w:val="hybridMultilevel"/>
    <w:tmpl w:val="8294EDDA"/>
    <w:lvl w:ilvl="0" w:tplc="4B520F74">
      <w:start w:val="1"/>
      <w:numFmt w:val="bullet"/>
      <w:lvlText w:val="•"/>
      <w:lvlJc w:val="left"/>
      <w:pPr>
        <w:tabs>
          <w:tab w:val="num" w:pos="720"/>
        </w:tabs>
        <w:ind w:left="720" w:hanging="360"/>
      </w:pPr>
      <w:rPr>
        <w:rFonts w:ascii="Arial" w:hAnsi="Arial" w:hint="default"/>
      </w:rPr>
    </w:lvl>
    <w:lvl w:ilvl="1" w:tplc="1512BDA6" w:tentative="1">
      <w:start w:val="1"/>
      <w:numFmt w:val="bullet"/>
      <w:lvlText w:val="•"/>
      <w:lvlJc w:val="left"/>
      <w:pPr>
        <w:tabs>
          <w:tab w:val="num" w:pos="1440"/>
        </w:tabs>
        <w:ind w:left="1440" w:hanging="360"/>
      </w:pPr>
      <w:rPr>
        <w:rFonts w:ascii="Arial" w:hAnsi="Arial" w:hint="default"/>
      </w:rPr>
    </w:lvl>
    <w:lvl w:ilvl="2" w:tplc="33B046F0" w:tentative="1">
      <w:start w:val="1"/>
      <w:numFmt w:val="bullet"/>
      <w:lvlText w:val="•"/>
      <w:lvlJc w:val="left"/>
      <w:pPr>
        <w:tabs>
          <w:tab w:val="num" w:pos="2160"/>
        </w:tabs>
        <w:ind w:left="2160" w:hanging="360"/>
      </w:pPr>
      <w:rPr>
        <w:rFonts w:ascii="Arial" w:hAnsi="Arial" w:hint="default"/>
      </w:rPr>
    </w:lvl>
    <w:lvl w:ilvl="3" w:tplc="EE36359C" w:tentative="1">
      <w:start w:val="1"/>
      <w:numFmt w:val="bullet"/>
      <w:lvlText w:val="•"/>
      <w:lvlJc w:val="left"/>
      <w:pPr>
        <w:tabs>
          <w:tab w:val="num" w:pos="2880"/>
        </w:tabs>
        <w:ind w:left="2880" w:hanging="360"/>
      </w:pPr>
      <w:rPr>
        <w:rFonts w:ascii="Arial" w:hAnsi="Arial" w:hint="default"/>
      </w:rPr>
    </w:lvl>
    <w:lvl w:ilvl="4" w:tplc="E7FEB2E8" w:tentative="1">
      <w:start w:val="1"/>
      <w:numFmt w:val="bullet"/>
      <w:lvlText w:val="•"/>
      <w:lvlJc w:val="left"/>
      <w:pPr>
        <w:tabs>
          <w:tab w:val="num" w:pos="3600"/>
        </w:tabs>
        <w:ind w:left="3600" w:hanging="360"/>
      </w:pPr>
      <w:rPr>
        <w:rFonts w:ascii="Arial" w:hAnsi="Arial" w:hint="default"/>
      </w:rPr>
    </w:lvl>
    <w:lvl w:ilvl="5" w:tplc="F39ADA2E" w:tentative="1">
      <w:start w:val="1"/>
      <w:numFmt w:val="bullet"/>
      <w:lvlText w:val="•"/>
      <w:lvlJc w:val="left"/>
      <w:pPr>
        <w:tabs>
          <w:tab w:val="num" w:pos="4320"/>
        </w:tabs>
        <w:ind w:left="4320" w:hanging="360"/>
      </w:pPr>
      <w:rPr>
        <w:rFonts w:ascii="Arial" w:hAnsi="Arial" w:hint="default"/>
      </w:rPr>
    </w:lvl>
    <w:lvl w:ilvl="6" w:tplc="C97A0156" w:tentative="1">
      <w:start w:val="1"/>
      <w:numFmt w:val="bullet"/>
      <w:lvlText w:val="•"/>
      <w:lvlJc w:val="left"/>
      <w:pPr>
        <w:tabs>
          <w:tab w:val="num" w:pos="5040"/>
        </w:tabs>
        <w:ind w:left="5040" w:hanging="360"/>
      </w:pPr>
      <w:rPr>
        <w:rFonts w:ascii="Arial" w:hAnsi="Arial" w:hint="default"/>
      </w:rPr>
    </w:lvl>
    <w:lvl w:ilvl="7" w:tplc="7BF86518" w:tentative="1">
      <w:start w:val="1"/>
      <w:numFmt w:val="bullet"/>
      <w:lvlText w:val="•"/>
      <w:lvlJc w:val="left"/>
      <w:pPr>
        <w:tabs>
          <w:tab w:val="num" w:pos="5760"/>
        </w:tabs>
        <w:ind w:left="5760" w:hanging="360"/>
      </w:pPr>
      <w:rPr>
        <w:rFonts w:ascii="Arial" w:hAnsi="Arial" w:hint="default"/>
      </w:rPr>
    </w:lvl>
    <w:lvl w:ilvl="8" w:tplc="D358904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246EBC"/>
    <w:multiLevelType w:val="hybridMultilevel"/>
    <w:tmpl w:val="E04C6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AE16F4"/>
    <w:multiLevelType w:val="hybridMultilevel"/>
    <w:tmpl w:val="D8BEB3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E0CF0"/>
    <w:multiLevelType w:val="hybridMultilevel"/>
    <w:tmpl w:val="BD28314C"/>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15:restartNumberingAfterBreak="0">
    <w:nsid w:val="17E72F1A"/>
    <w:multiLevelType w:val="hybridMultilevel"/>
    <w:tmpl w:val="796A6D22"/>
    <w:lvl w:ilvl="0" w:tplc="3AF2D7F2">
      <w:start w:val="1"/>
      <w:numFmt w:val="bullet"/>
      <w:lvlText w:val="•"/>
      <w:lvlJc w:val="left"/>
      <w:pPr>
        <w:tabs>
          <w:tab w:val="num" w:pos="720"/>
        </w:tabs>
        <w:ind w:left="720" w:hanging="360"/>
      </w:pPr>
      <w:rPr>
        <w:rFonts w:ascii="Arial" w:hAnsi="Arial" w:hint="default"/>
      </w:rPr>
    </w:lvl>
    <w:lvl w:ilvl="1" w:tplc="2078E6F6" w:tentative="1">
      <w:start w:val="1"/>
      <w:numFmt w:val="bullet"/>
      <w:lvlText w:val="•"/>
      <w:lvlJc w:val="left"/>
      <w:pPr>
        <w:tabs>
          <w:tab w:val="num" w:pos="1440"/>
        </w:tabs>
        <w:ind w:left="1440" w:hanging="360"/>
      </w:pPr>
      <w:rPr>
        <w:rFonts w:ascii="Arial" w:hAnsi="Arial" w:hint="default"/>
      </w:rPr>
    </w:lvl>
    <w:lvl w:ilvl="2" w:tplc="1402E3BE" w:tentative="1">
      <w:start w:val="1"/>
      <w:numFmt w:val="bullet"/>
      <w:lvlText w:val="•"/>
      <w:lvlJc w:val="left"/>
      <w:pPr>
        <w:tabs>
          <w:tab w:val="num" w:pos="2160"/>
        </w:tabs>
        <w:ind w:left="2160" w:hanging="360"/>
      </w:pPr>
      <w:rPr>
        <w:rFonts w:ascii="Arial" w:hAnsi="Arial" w:hint="default"/>
      </w:rPr>
    </w:lvl>
    <w:lvl w:ilvl="3" w:tplc="878EC32C" w:tentative="1">
      <w:start w:val="1"/>
      <w:numFmt w:val="bullet"/>
      <w:lvlText w:val="•"/>
      <w:lvlJc w:val="left"/>
      <w:pPr>
        <w:tabs>
          <w:tab w:val="num" w:pos="2880"/>
        </w:tabs>
        <w:ind w:left="2880" w:hanging="360"/>
      </w:pPr>
      <w:rPr>
        <w:rFonts w:ascii="Arial" w:hAnsi="Arial" w:hint="default"/>
      </w:rPr>
    </w:lvl>
    <w:lvl w:ilvl="4" w:tplc="07A2359A" w:tentative="1">
      <w:start w:val="1"/>
      <w:numFmt w:val="bullet"/>
      <w:lvlText w:val="•"/>
      <w:lvlJc w:val="left"/>
      <w:pPr>
        <w:tabs>
          <w:tab w:val="num" w:pos="3600"/>
        </w:tabs>
        <w:ind w:left="3600" w:hanging="360"/>
      </w:pPr>
      <w:rPr>
        <w:rFonts w:ascii="Arial" w:hAnsi="Arial" w:hint="default"/>
      </w:rPr>
    </w:lvl>
    <w:lvl w:ilvl="5" w:tplc="B1DCEE04" w:tentative="1">
      <w:start w:val="1"/>
      <w:numFmt w:val="bullet"/>
      <w:lvlText w:val="•"/>
      <w:lvlJc w:val="left"/>
      <w:pPr>
        <w:tabs>
          <w:tab w:val="num" w:pos="4320"/>
        </w:tabs>
        <w:ind w:left="4320" w:hanging="360"/>
      </w:pPr>
      <w:rPr>
        <w:rFonts w:ascii="Arial" w:hAnsi="Arial" w:hint="default"/>
      </w:rPr>
    </w:lvl>
    <w:lvl w:ilvl="6" w:tplc="C49C30C6" w:tentative="1">
      <w:start w:val="1"/>
      <w:numFmt w:val="bullet"/>
      <w:lvlText w:val="•"/>
      <w:lvlJc w:val="left"/>
      <w:pPr>
        <w:tabs>
          <w:tab w:val="num" w:pos="5040"/>
        </w:tabs>
        <w:ind w:left="5040" w:hanging="360"/>
      </w:pPr>
      <w:rPr>
        <w:rFonts w:ascii="Arial" w:hAnsi="Arial" w:hint="default"/>
      </w:rPr>
    </w:lvl>
    <w:lvl w:ilvl="7" w:tplc="7EA2A3F6" w:tentative="1">
      <w:start w:val="1"/>
      <w:numFmt w:val="bullet"/>
      <w:lvlText w:val="•"/>
      <w:lvlJc w:val="left"/>
      <w:pPr>
        <w:tabs>
          <w:tab w:val="num" w:pos="5760"/>
        </w:tabs>
        <w:ind w:left="5760" w:hanging="360"/>
      </w:pPr>
      <w:rPr>
        <w:rFonts w:ascii="Arial" w:hAnsi="Arial" w:hint="default"/>
      </w:rPr>
    </w:lvl>
    <w:lvl w:ilvl="8" w:tplc="C514203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980EF9"/>
    <w:multiLevelType w:val="hybridMultilevel"/>
    <w:tmpl w:val="4FB8A5F6"/>
    <w:lvl w:ilvl="0" w:tplc="7548EE5C">
      <w:start w:val="1"/>
      <w:numFmt w:val="bullet"/>
      <w:lvlText w:val="–"/>
      <w:lvlJc w:val="left"/>
      <w:pPr>
        <w:tabs>
          <w:tab w:val="num" w:pos="720"/>
        </w:tabs>
        <w:ind w:left="720" w:hanging="360"/>
      </w:pPr>
      <w:rPr>
        <w:rFonts w:ascii="Arial" w:hAnsi="Arial" w:hint="default"/>
      </w:rPr>
    </w:lvl>
    <w:lvl w:ilvl="1" w:tplc="CE984CE0">
      <w:start w:val="1"/>
      <w:numFmt w:val="bullet"/>
      <w:lvlText w:val="–"/>
      <w:lvlJc w:val="left"/>
      <w:pPr>
        <w:tabs>
          <w:tab w:val="num" w:pos="1440"/>
        </w:tabs>
        <w:ind w:left="1440" w:hanging="360"/>
      </w:pPr>
      <w:rPr>
        <w:rFonts w:ascii="Arial" w:hAnsi="Arial" w:hint="default"/>
      </w:rPr>
    </w:lvl>
    <w:lvl w:ilvl="2" w:tplc="AAE0FC34" w:tentative="1">
      <w:start w:val="1"/>
      <w:numFmt w:val="bullet"/>
      <w:lvlText w:val="–"/>
      <w:lvlJc w:val="left"/>
      <w:pPr>
        <w:tabs>
          <w:tab w:val="num" w:pos="2160"/>
        </w:tabs>
        <w:ind w:left="2160" w:hanging="360"/>
      </w:pPr>
      <w:rPr>
        <w:rFonts w:ascii="Arial" w:hAnsi="Arial" w:hint="default"/>
      </w:rPr>
    </w:lvl>
    <w:lvl w:ilvl="3" w:tplc="DC72B10C" w:tentative="1">
      <w:start w:val="1"/>
      <w:numFmt w:val="bullet"/>
      <w:lvlText w:val="–"/>
      <w:lvlJc w:val="left"/>
      <w:pPr>
        <w:tabs>
          <w:tab w:val="num" w:pos="2880"/>
        </w:tabs>
        <w:ind w:left="2880" w:hanging="360"/>
      </w:pPr>
      <w:rPr>
        <w:rFonts w:ascii="Arial" w:hAnsi="Arial" w:hint="default"/>
      </w:rPr>
    </w:lvl>
    <w:lvl w:ilvl="4" w:tplc="A644F442" w:tentative="1">
      <w:start w:val="1"/>
      <w:numFmt w:val="bullet"/>
      <w:lvlText w:val="–"/>
      <w:lvlJc w:val="left"/>
      <w:pPr>
        <w:tabs>
          <w:tab w:val="num" w:pos="3600"/>
        </w:tabs>
        <w:ind w:left="3600" w:hanging="360"/>
      </w:pPr>
      <w:rPr>
        <w:rFonts w:ascii="Arial" w:hAnsi="Arial" w:hint="default"/>
      </w:rPr>
    </w:lvl>
    <w:lvl w:ilvl="5" w:tplc="4FF2609C" w:tentative="1">
      <w:start w:val="1"/>
      <w:numFmt w:val="bullet"/>
      <w:lvlText w:val="–"/>
      <w:lvlJc w:val="left"/>
      <w:pPr>
        <w:tabs>
          <w:tab w:val="num" w:pos="4320"/>
        </w:tabs>
        <w:ind w:left="4320" w:hanging="360"/>
      </w:pPr>
      <w:rPr>
        <w:rFonts w:ascii="Arial" w:hAnsi="Arial" w:hint="default"/>
      </w:rPr>
    </w:lvl>
    <w:lvl w:ilvl="6" w:tplc="94FE5404" w:tentative="1">
      <w:start w:val="1"/>
      <w:numFmt w:val="bullet"/>
      <w:lvlText w:val="–"/>
      <w:lvlJc w:val="left"/>
      <w:pPr>
        <w:tabs>
          <w:tab w:val="num" w:pos="5040"/>
        </w:tabs>
        <w:ind w:left="5040" w:hanging="360"/>
      </w:pPr>
      <w:rPr>
        <w:rFonts w:ascii="Arial" w:hAnsi="Arial" w:hint="default"/>
      </w:rPr>
    </w:lvl>
    <w:lvl w:ilvl="7" w:tplc="9B00D3A2" w:tentative="1">
      <w:start w:val="1"/>
      <w:numFmt w:val="bullet"/>
      <w:lvlText w:val="–"/>
      <w:lvlJc w:val="left"/>
      <w:pPr>
        <w:tabs>
          <w:tab w:val="num" w:pos="5760"/>
        </w:tabs>
        <w:ind w:left="5760" w:hanging="360"/>
      </w:pPr>
      <w:rPr>
        <w:rFonts w:ascii="Arial" w:hAnsi="Arial" w:hint="default"/>
      </w:rPr>
    </w:lvl>
    <w:lvl w:ilvl="8" w:tplc="9690AE6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B2B06B3"/>
    <w:multiLevelType w:val="hybridMultilevel"/>
    <w:tmpl w:val="6172BFCA"/>
    <w:lvl w:ilvl="0" w:tplc="505689FC">
      <w:start w:val="1"/>
      <w:numFmt w:val="bullet"/>
      <w:lvlText w:val="•"/>
      <w:lvlJc w:val="left"/>
      <w:pPr>
        <w:tabs>
          <w:tab w:val="num" w:pos="720"/>
        </w:tabs>
        <w:ind w:left="720" w:hanging="360"/>
      </w:pPr>
      <w:rPr>
        <w:rFonts w:ascii="Arial" w:hAnsi="Arial" w:hint="default"/>
      </w:rPr>
    </w:lvl>
    <w:lvl w:ilvl="1" w:tplc="1F3ED704">
      <w:start w:val="1147"/>
      <w:numFmt w:val="bullet"/>
      <w:lvlText w:val="–"/>
      <w:lvlJc w:val="left"/>
      <w:pPr>
        <w:tabs>
          <w:tab w:val="num" w:pos="1440"/>
        </w:tabs>
        <w:ind w:left="1440" w:hanging="360"/>
      </w:pPr>
      <w:rPr>
        <w:rFonts w:ascii="Arial" w:hAnsi="Arial" w:hint="default"/>
      </w:rPr>
    </w:lvl>
    <w:lvl w:ilvl="2" w:tplc="5B5C70B4" w:tentative="1">
      <w:start w:val="1"/>
      <w:numFmt w:val="bullet"/>
      <w:lvlText w:val="•"/>
      <w:lvlJc w:val="left"/>
      <w:pPr>
        <w:tabs>
          <w:tab w:val="num" w:pos="2160"/>
        </w:tabs>
        <w:ind w:left="2160" w:hanging="360"/>
      </w:pPr>
      <w:rPr>
        <w:rFonts w:ascii="Arial" w:hAnsi="Arial" w:hint="default"/>
      </w:rPr>
    </w:lvl>
    <w:lvl w:ilvl="3" w:tplc="2CD446E6" w:tentative="1">
      <w:start w:val="1"/>
      <w:numFmt w:val="bullet"/>
      <w:lvlText w:val="•"/>
      <w:lvlJc w:val="left"/>
      <w:pPr>
        <w:tabs>
          <w:tab w:val="num" w:pos="2880"/>
        </w:tabs>
        <w:ind w:left="2880" w:hanging="360"/>
      </w:pPr>
      <w:rPr>
        <w:rFonts w:ascii="Arial" w:hAnsi="Arial" w:hint="default"/>
      </w:rPr>
    </w:lvl>
    <w:lvl w:ilvl="4" w:tplc="470895A8" w:tentative="1">
      <w:start w:val="1"/>
      <w:numFmt w:val="bullet"/>
      <w:lvlText w:val="•"/>
      <w:lvlJc w:val="left"/>
      <w:pPr>
        <w:tabs>
          <w:tab w:val="num" w:pos="3600"/>
        </w:tabs>
        <w:ind w:left="3600" w:hanging="360"/>
      </w:pPr>
      <w:rPr>
        <w:rFonts w:ascii="Arial" w:hAnsi="Arial" w:hint="default"/>
      </w:rPr>
    </w:lvl>
    <w:lvl w:ilvl="5" w:tplc="C2AA8908" w:tentative="1">
      <w:start w:val="1"/>
      <w:numFmt w:val="bullet"/>
      <w:lvlText w:val="•"/>
      <w:lvlJc w:val="left"/>
      <w:pPr>
        <w:tabs>
          <w:tab w:val="num" w:pos="4320"/>
        </w:tabs>
        <w:ind w:left="4320" w:hanging="360"/>
      </w:pPr>
      <w:rPr>
        <w:rFonts w:ascii="Arial" w:hAnsi="Arial" w:hint="default"/>
      </w:rPr>
    </w:lvl>
    <w:lvl w:ilvl="6" w:tplc="9F922592" w:tentative="1">
      <w:start w:val="1"/>
      <w:numFmt w:val="bullet"/>
      <w:lvlText w:val="•"/>
      <w:lvlJc w:val="left"/>
      <w:pPr>
        <w:tabs>
          <w:tab w:val="num" w:pos="5040"/>
        </w:tabs>
        <w:ind w:left="5040" w:hanging="360"/>
      </w:pPr>
      <w:rPr>
        <w:rFonts w:ascii="Arial" w:hAnsi="Arial" w:hint="default"/>
      </w:rPr>
    </w:lvl>
    <w:lvl w:ilvl="7" w:tplc="AC6E7F82" w:tentative="1">
      <w:start w:val="1"/>
      <w:numFmt w:val="bullet"/>
      <w:lvlText w:val="•"/>
      <w:lvlJc w:val="left"/>
      <w:pPr>
        <w:tabs>
          <w:tab w:val="num" w:pos="5760"/>
        </w:tabs>
        <w:ind w:left="5760" w:hanging="360"/>
      </w:pPr>
      <w:rPr>
        <w:rFonts w:ascii="Arial" w:hAnsi="Arial" w:hint="default"/>
      </w:rPr>
    </w:lvl>
    <w:lvl w:ilvl="8" w:tplc="19F0928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CE5254A"/>
    <w:multiLevelType w:val="hybridMultilevel"/>
    <w:tmpl w:val="72DA9A0A"/>
    <w:lvl w:ilvl="0" w:tplc="15DAC1E2">
      <w:start w:val="1"/>
      <w:numFmt w:val="bullet"/>
      <w:lvlText w:val="•"/>
      <w:lvlJc w:val="left"/>
      <w:pPr>
        <w:tabs>
          <w:tab w:val="num" w:pos="720"/>
        </w:tabs>
        <w:ind w:left="720" w:hanging="360"/>
      </w:pPr>
      <w:rPr>
        <w:rFonts w:ascii="Arial" w:hAnsi="Arial" w:hint="default"/>
      </w:rPr>
    </w:lvl>
    <w:lvl w:ilvl="1" w:tplc="7682D682" w:tentative="1">
      <w:start w:val="1"/>
      <w:numFmt w:val="bullet"/>
      <w:lvlText w:val="•"/>
      <w:lvlJc w:val="left"/>
      <w:pPr>
        <w:tabs>
          <w:tab w:val="num" w:pos="1440"/>
        </w:tabs>
        <w:ind w:left="1440" w:hanging="360"/>
      </w:pPr>
      <w:rPr>
        <w:rFonts w:ascii="Arial" w:hAnsi="Arial" w:hint="default"/>
      </w:rPr>
    </w:lvl>
    <w:lvl w:ilvl="2" w:tplc="C25615EE" w:tentative="1">
      <w:start w:val="1"/>
      <w:numFmt w:val="bullet"/>
      <w:lvlText w:val="•"/>
      <w:lvlJc w:val="left"/>
      <w:pPr>
        <w:tabs>
          <w:tab w:val="num" w:pos="2160"/>
        </w:tabs>
        <w:ind w:left="2160" w:hanging="360"/>
      </w:pPr>
      <w:rPr>
        <w:rFonts w:ascii="Arial" w:hAnsi="Arial" w:hint="default"/>
      </w:rPr>
    </w:lvl>
    <w:lvl w:ilvl="3" w:tplc="893C2CF4" w:tentative="1">
      <w:start w:val="1"/>
      <w:numFmt w:val="bullet"/>
      <w:lvlText w:val="•"/>
      <w:lvlJc w:val="left"/>
      <w:pPr>
        <w:tabs>
          <w:tab w:val="num" w:pos="2880"/>
        </w:tabs>
        <w:ind w:left="2880" w:hanging="360"/>
      </w:pPr>
      <w:rPr>
        <w:rFonts w:ascii="Arial" w:hAnsi="Arial" w:hint="default"/>
      </w:rPr>
    </w:lvl>
    <w:lvl w:ilvl="4" w:tplc="E09C7422" w:tentative="1">
      <w:start w:val="1"/>
      <w:numFmt w:val="bullet"/>
      <w:lvlText w:val="•"/>
      <w:lvlJc w:val="left"/>
      <w:pPr>
        <w:tabs>
          <w:tab w:val="num" w:pos="3600"/>
        </w:tabs>
        <w:ind w:left="3600" w:hanging="360"/>
      </w:pPr>
      <w:rPr>
        <w:rFonts w:ascii="Arial" w:hAnsi="Arial" w:hint="default"/>
      </w:rPr>
    </w:lvl>
    <w:lvl w:ilvl="5" w:tplc="BA62E4F4" w:tentative="1">
      <w:start w:val="1"/>
      <w:numFmt w:val="bullet"/>
      <w:lvlText w:val="•"/>
      <w:lvlJc w:val="left"/>
      <w:pPr>
        <w:tabs>
          <w:tab w:val="num" w:pos="4320"/>
        </w:tabs>
        <w:ind w:left="4320" w:hanging="360"/>
      </w:pPr>
      <w:rPr>
        <w:rFonts w:ascii="Arial" w:hAnsi="Arial" w:hint="default"/>
      </w:rPr>
    </w:lvl>
    <w:lvl w:ilvl="6" w:tplc="F4364A74" w:tentative="1">
      <w:start w:val="1"/>
      <w:numFmt w:val="bullet"/>
      <w:lvlText w:val="•"/>
      <w:lvlJc w:val="left"/>
      <w:pPr>
        <w:tabs>
          <w:tab w:val="num" w:pos="5040"/>
        </w:tabs>
        <w:ind w:left="5040" w:hanging="360"/>
      </w:pPr>
      <w:rPr>
        <w:rFonts w:ascii="Arial" w:hAnsi="Arial" w:hint="default"/>
      </w:rPr>
    </w:lvl>
    <w:lvl w:ilvl="7" w:tplc="A2065EE0" w:tentative="1">
      <w:start w:val="1"/>
      <w:numFmt w:val="bullet"/>
      <w:lvlText w:val="•"/>
      <w:lvlJc w:val="left"/>
      <w:pPr>
        <w:tabs>
          <w:tab w:val="num" w:pos="5760"/>
        </w:tabs>
        <w:ind w:left="5760" w:hanging="360"/>
      </w:pPr>
      <w:rPr>
        <w:rFonts w:ascii="Arial" w:hAnsi="Arial" w:hint="default"/>
      </w:rPr>
    </w:lvl>
    <w:lvl w:ilvl="8" w:tplc="1334229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29562F5"/>
    <w:multiLevelType w:val="hybridMultilevel"/>
    <w:tmpl w:val="5C8840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46208"/>
    <w:multiLevelType w:val="hybridMultilevel"/>
    <w:tmpl w:val="51BC1642"/>
    <w:lvl w:ilvl="0" w:tplc="6710581E">
      <w:start w:val="1"/>
      <w:numFmt w:val="bullet"/>
      <w:lvlText w:val="•"/>
      <w:lvlJc w:val="left"/>
      <w:pPr>
        <w:tabs>
          <w:tab w:val="num" w:pos="720"/>
        </w:tabs>
        <w:ind w:left="720" w:hanging="360"/>
      </w:pPr>
      <w:rPr>
        <w:rFonts w:ascii="Arial" w:hAnsi="Arial" w:hint="default"/>
      </w:rPr>
    </w:lvl>
    <w:lvl w:ilvl="1" w:tplc="DAE892C8" w:tentative="1">
      <w:start w:val="1"/>
      <w:numFmt w:val="bullet"/>
      <w:lvlText w:val="•"/>
      <w:lvlJc w:val="left"/>
      <w:pPr>
        <w:tabs>
          <w:tab w:val="num" w:pos="1440"/>
        </w:tabs>
        <w:ind w:left="1440" w:hanging="360"/>
      </w:pPr>
      <w:rPr>
        <w:rFonts w:ascii="Arial" w:hAnsi="Arial" w:hint="default"/>
      </w:rPr>
    </w:lvl>
    <w:lvl w:ilvl="2" w:tplc="71346BCA" w:tentative="1">
      <w:start w:val="1"/>
      <w:numFmt w:val="bullet"/>
      <w:lvlText w:val="•"/>
      <w:lvlJc w:val="left"/>
      <w:pPr>
        <w:tabs>
          <w:tab w:val="num" w:pos="2160"/>
        </w:tabs>
        <w:ind w:left="2160" w:hanging="360"/>
      </w:pPr>
      <w:rPr>
        <w:rFonts w:ascii="Arial" w:hAnsi="Arial" w:hint="default"/>
      </w:rPr>
    </w:lvl>
    <w:lvl w:ilvl="3" w:tplc="B584035A" w:tentative="1">
      <w:start w:val="1"/>
      <w:numFmt w:val="bullet"/>
      <w:lvlText w:val="•"/>
      <w:lvlJc w:val="left"/>
      <w:pPr>
        <w:tabs>
          <w:tab w:val="num" w:pos="2880"/>
        </w:tabs>
        <w:ind w:left="2880" w:hanging="360"/>
      </w:pPr>
      <w:rPr>
        <w:rFonts w:ascii="Arial" w:hAnsi="Arial" w:hint="default"/>
      </w:rPr>
    </w:lvl>
    <w:lvl w:ilvl="4" w:tplc="F260F034" w:tentative="1">
      <w:start w:val="1"/>
      <w:numFmt w:val="bullet"/>
      <w:lvlText w:val="•"/>
      <w:lvlJc w:val="left"/>
      <w:pPr>
        <w:tabs>
          <w:tab w:val="num" w:pos="3600"/>
        </w:tabs>
        <w:ind w:left="3600" w:hanging="360"/>
      </w:pPr>
      <w:rPr>
        <w:rFonts w:ascii="Arial" w:hAnsi="Arial" w:hint="default"/>
      </w:rPr>
    </w:lvl>
    <w:lvl w:ilvl="5" w:tplc="BDD66556" w:tentative="1">
      <w:start w:val="1"/>
      <w:numFmt w:val="bullet"/>
      <w:lvlText w:val="•"/>
      <w:lvlJc w:val="left"/>
      <w:pPr>
        <w:tabs>
          <w:tab w:val="num" w:pos="4320"/>
        </w:tabs>
        <w:ind w:left="4320" w:hanging="360"/>
      </w:pPr>
      <w:rPr>
        <w:rFonts w:ascii="Arial" w:hAnsi="Arial" w:hint="default"/>
      </w:rPr>
    </w:lvl>
    <w:lvl w:ilvl="6" w:tplc="03CE529A" w:tentative="1">
      <w:start w:val="1"/>
      <w:numFmt w:val="bullet"/>
      <w:lvlText w:val="•"/>
      <w:lvlJc w:val="left"/>
      <w:pPr>
        <w:tabs>
          <w:tab w:val="num" w:pos="5040"/>
        </w:tabs>
        <w:ind w:left="5040" w:hanging="360"/>
      </w:pPr>
      <w:rPr>
        <w:rFonts w:ascii="Arial" w:hAnsi="Arial" w:hint="default"/>
      </w:rPr>
    </w:lvl>
    <w:lvl w:ilvl="7" w:tplc="6DFE238C" w:tentative="1">
      <w:start w:val="1"/>
      <w:numFmt w:val="bullet"/>
      <w:lvlText w:val="•"/>
      <w:lvlJc w:val="left"/>
      <w:pPr>
        <w:tabs>
          <w:tab w:val="num" w:pos="5760"/>
        </w:tabs>
        <w:ind w:left="5760" w:hanging="360"/>
      </w:pPr>
      <w:rPr>
        <w:rFonts w:ascii="Arial" w:hAnsi="Arial" w:hint="default"/>
      </w:rPr>
    </w:lvl>
    <w:lvl w:ilvl="8" w:tplc="1A98C0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9153B41"/>
    <w:multiLevelType w:val="hybridMultilevel"/>
    <w:tmpl w:val="475E3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B32C6C"/>
    <w:multiLevelType w:val="hybridMultilevel"/>
    <w:tmpl w:val="7DDCD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E52A2"/>
    <w:multiLevelType w:val="hybridMultilevel"/>
    <w:tmpl w:val="A7388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196F2A"/>
    <w:multiLevelType w:val="hybridMultilevel"/>
    <w:tmpl w:val="782EF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C355DD"/>
    <w:multiLevelType w:val="hybridMultilevel"/>
    <w:tmpl w:val="1136BF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7C1BD8"/>
    <w:multiLevelType w:val="hybridMultilevel"/>
    <w:tmpl w:val="E48A3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625733"/>
    <w:multiLevelType w:val="hybridMultilevel"/>
    <w:tmpl w:val="EDB4D196"/>
    <w:lvl w:ilvl="0" w:tplc="25BE3F86">
      <w:start w:val="1"/>
      <w:numFmt w:val="bullet"/>
      <w:lvlText w:val="•"/>
      <w:lvlJc w:val="left"/>
      <w:pPr>
        <w:tabs>
          <w:tab w:val="num" w:pos="720"/>
        </w:tabs>
        <w:ind w:left="720" w:hanging="360"/>
      </w:pPr>
      <w:rPr>
        <w:rFonts w:ascii="Arial" w:hAnsi="Arial" w:hint="default"/>
      </w:rPr>
    </w:lvl>
    <w:lvl w:ilvl="1" w:tplc="664023A4" w:tentative="1">
      <w:start w:val="1"/>
      <w:numFmt w:val="bullet"/>
      <w:lvlText w:val="•"/>
      <w:lvlJc w:val="left"/>
      <w:pPr>
        <w:tabs>
          <w:tab w:val="num" w:pos="1440"/>
        </w:tabs>
        <w:ind w:left="1440" w:hanging="360"/>
      </w:pPr>
      <w:rPr>
        <w:rFonts w:ascii="Arial" w:hAnsi="Arial" w:hint="default"/>
      </w:rPr>
    </w:lvl>
    <w:lvl w:ilvl="2" w:tplc="CCD0E854" w:tentative="1">
      <w:start w:val="1"/>
      <w:numFmt w:val="bullet"/>
      <w:lvlText w:val="•"/>
      <w:lvlJc w:val="left"/>
      <w:pPr>
        <w:tabs>
          <w:tab w:val="num" w:pos="2160"/>
        </w:tabs>
        <w:ind w:left="2160" w:hanging="360"/>
      </w:pPr>
      <w:rPr>
        <w:rFonts w:ascii="Arial" w:hAnsi="Arial" w:hint="default"/>
      </w:rPr>
    </w:lvl>
    <w:lvl w:ilvl="3" w:tplc="925AEE4C" w:tentative="1">
      <w:start w:val="1"/>
      <w:numFmt w:val="bullet"/>
      <w:lvlText w:val="•"/>
      <w:lvlJc w:val="left"/>
      <w:pPr>
        <w:tabs>
          <w:tab w:val="num" w:pos="2880"/>
        </w:tabs>
        <w:ind w:left="2880" w:hanging="360"/>
      </w:pPr>
      <w:rPr>
        <w:rFonts w:ascii="Arial" w:hAnsi="Arial" w:hint="default"/>
      </w:rPr>
    </w:lvl>
    <w:lvl w:ilvl="4" w:tplc="75D02872" w:tentative="1">
      <w:start w:val="1"/>
      <w:numFmt w:val="bullet"/>
      <w:lvlText w:val="•"/>
      <w:lvlJc w:val="left"/>
      <w:pPr>
        <w:tabs>
          <w:tab w:val="num" w:pos="3600"/>
        </w:tabs>
        <w:ind w:left="3600" w:hanging="360"/>
      </w:pPr>
      <w:rPr>
        <w:rFonts w:ascii="Arial" w:hAnsi="Arial" w:hint="default"/>
      </w:rPr>
    </w:lvl>
    <w:lvl w:ilvl="5" w:tplc="2A9CF0D0" w:tentative="1">
      <w:start w:val="1"/>
      <w:numFmt w:val="bullet"/>
      <w:lvlText w:val="•"/>
      <w:lvlJc w:val="left"/>
      <w:pPr>
        <w:tabs>
          <w:tab w:val="num" w:pos="4320"/>
        </w:tabs>
        <w:ind w:left="4320" w:hanging="360"/>
      </w:pPr>
      <w:rPr>
        <w:rFonts w:ascii="Arial" w:hAnsi="Arial" w:hint="default"/>
      </w:rPr>
    </w:lvl>
    <w:lvl w:ilvl="6" w:tplc="08ACE846" w:tentative="1">
      <w:start w:val="1"/>
      <w:numFmt w:val="bullet"/>
      <w:lvlText w:val="•"/>
      <w:lvlJc w:val="left"/>
      <w:pPr>
        <w:tabs>
          <w:tab w:val="num" w:pos="5040"/>
        </w:tabs>
        <w:ind w:left="5040" w:hanging="360"/>
      </w:pPr>
      <w:rPr>
        <w:rFonts w:ascii="Arial" w:hAnsi="Arial" w:hint="default"/>
      </w:rPr>
    </w:lvl>
    <w:lvl w:ilvl="7" w:tplc="4D7AB898" w:tentative="1">
      <w:start w:val="1"/>
      <w:numFmt w:val="bullet"/>
      <w:lvlText w:val="•"/>
      <w:lvlJc w:val="left"/>
      <w:pPr>
        <w:tabs>
          <w:tab w:val="num" w:pos="5760"/>
        </w:tabs>
        <w:ind w:left="5760" w:hanging="360"/>
      </w:pPr>
      <w:rPr>
        <w:rFonts w:ascii="Arial" w:hAnsi="Arial" w:hint="default"/>
      </w:rPr>
    </w:lvl>
    <w:lvl w:ilvl="8" w:tplc="4CC0F1D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B67271E"/>
    <w:multiLevelType w:val="hybridMultilevel"/>
    <w:tmpl w:val="7B583E2A"/>
    <w:lvl w:ilvl="0" w:tplc="8C7E34F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9A4A30"/>
    <w:multiLevelType w:val="hybridMultilevel"/>
    <w:tmpl w:val="A616054E"/>
    <w:lvl w:ilvl="0" w:tplc="D82A4F78">
      <w:start w:val="1"/>
      <w:numFmt w:val="bullet"/>
      <w:lvlText w:val="–"/>
      <w:lvlJc w:val="left"/>
      <w:pPr>
        <w:tabs>
          <w:tab w:val="num" w:pos="720"/>
        </w:tabs>
        <w:ind w:left="720" w:hanging="360"/>
      </w:pPr>
      <w:rPr>
        <w:rFonts w:ascii="Arial" w:hAnsi="Arial" w:hint="default"/>
      </w:rPr>
    </w:lvl>
    <w:lvl w:ilvl="1" w:tplc="3992FBEE">
      <w:start w:val="1"/>
      <w:numFmt w:val="bullet"/>
      <w:lvlText w:val="–"/>
      <w:lvlJc w:val="left"/>
      <w:pPr>
        <w:tabs>
          <w:tab w:val="num" w:pos="1440"/>
        </w:tabs>
        <w:ind w:left="1440" w:hanging="360"/>
      </w:pPr>
      <w:rPr>
        <w:rFonts w:ascii="Arial" w:hAnsi="Arial" w:hint="default"/>
      </w:rPr>
    </w:lvl>
    <w:lvl w:ilvl="2" w:tplc="752EEB7A" w:tentative="1">
      <w:start w:val="1"/>
      <w:numFmt w:val="bullet"/>
      <w:lvlText w:val="–"/>
      <w:lvlJc w:val="left"/>
      <w:pPr>
        <w:tabs>
          <w:tab w:val="num" w:pos="2160"/>
        </w:tabs>
        <w:ind w:left="2160" w:hanging="360"/>
      </w:pPr>
      <w:rPr>
        <w:rFonts w:ascii="Arial" w:hAnsi="Arial" w:hint="default"/>
      </w:rPr>
    </w:lvl>
    <w:lvl w:ilvl="3" w:tplc="54526104" w:tentative="1">
      <w:start w:val="1"/>
      <w:numFmt w:val="bullet"/>
      <w:lvlText w:val="–"/>
      <w:lvlJc w:val="left"/>
      <w:pPr>
        <w:tabs>
          <w:tab w:val="num" w:pos="2880"/>
        </w:tabs>
        <w:ind w:left="2880" w:hanging="360"/>
      </w:pPr>
      <w:rPr>
        <w:rFonts w:ascii="Arial" w:hAnsi="Arial" w:hint="default"/>
      </w:rPr>
    </w:lvl>
    <w:lvl w:ilvl="4" w:tplc="30A0E81E" w:tentative="1">
      <w:start w:val="1"/>
      <w:numFmt w:val="bullet"/>
      <w:lvlText w:val="–"/>
      <w:lvlJc w:val="left"/>
      <w:pPr>
        <w:tabs>
          <w:tab w:val="num" w:pos="3600"/>
        </w:tabs>
        <w:ind w:left="3600" w:hanging="360"/>
      </w:pPr>
      <w:rPr>
        <w:rFonts w:ascii="Arial" w:hAnsi="Arial" w:hint="default"/>
      </w:rPr>
    </w:lvl>
    <w:lvl w:ilvl="5" w:tplc="7F6E13F6" w:tentative="1">
      <w:start w:val="1"/>
      <w:numFmt w:val="bullet"/>
      <w:lvlText w:val="–"/>
      <w:lvlJc w:val="left"/>
      <w:pPr>
        <w:tabs>
          <w:tab w:val="num" w:pos="4320"/>
        </w:tabs>
        <w:ind w:left="4320" w:hanging="360"/>
      </w:pPr>
      <w:rPr>
        <w:rFonts w:ascii="Arial" w:hAnsi="Arial" w:hint="default"/>
      </w:rPr>
    </w:lvl>
    <w:lvl w:ilvl="6" w:tplc="00B0E192" w:tentative="1">
      <w:start w:val="1"/>
      <w:numFmt w:val="bullet"/>
      <w:lvlText w:val="–"/>
      <w:lvlJc w:val="left"/>
      <w:pPr>
        <w:tabs>
          <w:tab w:val="num" w:pos="5040"/>
        </w:tabs>
        <w:ind w:left="5040" w:hanging="360"/>
      </w:pPr>
      <w:rPr>
        <w:rFonts w:ascii="Arial" w:hAnsi="Arial" w:hint="default"/>
      </w:rPr>
    </w:lvl>
    <w:lvl w:ilvl="7" w:tplc="2C16C7DE" w:tentative="1">
      <w:start w:val="1"/>
      <w:numFmt w:val="bullet"/>
      <w:lvlText w:val="–"/>
      <w:lvlJc w:val="left"/>
      <w:pPr>
        <w:tabs>
          <w:tab w:val="num" w:pos="5760"/>
        </w:tabs>
        <w:ind w:left="5760" w:hanging="360"/>
      </w:pPr>
      <w:rPr>
        <w:rFonts w:ascii="Arial" w:hAnsi="Arial" w:hint="default"/>
      </w:rPr>
    </w:lvl>
    <w:lvl w:ilvl="8" w:tplc="2DB60AF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11E5B60"/>
    <w:multiLevelType w:val="hybridMultilevel"/>
    <w:tmpl w:val="9C480DD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3014885"/>
    <w:multiLevelType w:val="hybridMultilevel"/>
    <w:tmpl w:val="CE2ADB1A"/>
    <w:lvl w:ilvl="0" w:tplc="E9CE0706">
      <w:start w:val="1"/>
      <w:numFmt w:val="decimal"/>
      <w:lvlText w:val="%1)"/>
      <w:lvlJc w:val="left"/>
      <w:pPr>
        <w:ind w:left="720" w:hanging="360"/>
      </w:pPr>
      <w:rPr>
        <w:rFonts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5D6A3D"/>
    <w:multiLevelType w:val="hybridMultilevel"/>
    <w:tmpl w:val="BD28314C"/>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6" w15:restartNumberingAfterBreak="0">
    <w:nsid w:val="448B3BE2"/>
    <w:multiLevelType w:val="hybridMultilevel"/>
    <w:tmpl w:val="3F1CA4F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9191768"/>
    <w:multiLevelType w:val="hybridMultilevel"/>
    <w:tmpl w:val="4DDED02E"/>
    <w:lvl w:ilvl="0" w:tplc="2D76719E">
      <w:start w:val="1"/>
      <w:numFmt w:val="bullet"/>
      <w:lvlText w:val="•"/>
      <w:lvlJc w:val="left"/>
      <w:pPr>
        <w:tabs>
          <w:tab w:val="num" w:pos="720"/>
        </w:tabs>
        <w:ind w:left="720" w:hanging="360"/>
      </w:pPr>
      <w:rPr>
        <w:rFonts w:ascii="Arial" w:hAnsi="Arial" w:hint="default"/>
      </w:rPr>
    </w:lvl>
    <w:lvl w:ilvl="1" w:tplc="1758CF2E" w:tentative="1">
      <w:start w:val="1"/>
      <w:numFmt w:val="bullet"/>
      <w:lvlText w:val="•"/>
      <w:lvlJc w:val="left"/>
      <w:pPr>
        <w:tabs>
          <w:tab w:val="num" w:pos="1440"/>
        </w:tabs>
        <w:ind w:left="1440" w:hanging="360"/>
      </w:pPr>
      <w:rPr>
        <w:rFonts w:ascii="Arial" w:hAnsi="Arial" w:hint="default"/>
      </w:rPr>
    </w:lvl>
    <w:lvl w:ilvl="2" w:tplc="AF5E2D8E" w:tentative="1">
      <w:start w:val="1"/>
      <w:numFmt w:val="bullet"/>
      <w:lvlText w:val="•"/>
      <w:lvlJc w:val="left"/>
      <w:pPr>
        <w:tabs>
          <w:tab w:val="num" w:pos="2160"/>
        </w:tabs>
        <w:ind w:left="2160" w:hanging="360"/>
      </w:pPr>
      <w:rPr>
        <w:rFonts w:ascii="Arial" w:hAnsi="Arial" w:hint="default"/>
      </w:rPr>
    </w:lvl>
    <w:lvl w:ilvl="3" w:tplc="0E24C19E" w:tentative="1">
      <w:start w:val="1"/>
      <w:numFmt w:val="bullet"/>
      <w:lvlText w:val="•"/>
      <w:lvlJc w:val="left"/>
      <w:pPr>
        <w:tabs>
          <w:tab w:val="num" w:pos="2880"/>
        </w:tabs>
        <w:ind w:left="2880" w:hanging="360"/>
      </w:pPr>
      <w:rPr>
        <w:rFonts w:ascii="Arial" w:hAnsi="Arial" w:hint="default"/>
      </w:rPr>
    </w:lvl>
    <w:lvl w:ilvl="4" w:tplc="60A40632" w:tentative="1">
      <w:start w:val="1"/>
      <w:numFmt w:val="bullet"/>
      <w:lvlText w:val="•"/>
      <w:lvlJc w:val="left"/>
      <w:pPr>
        <w:tabs>
          <w:tab w:val="num" w:pos="3600"/>
        </w:tabs>
        <w:ind w:left="3600" w:hanging="360"/>
      </w:pPr>
      <w:rPr>
        <w:rFonts w:ascii="Arial" w:hAnsi="Arial" w:hint="default"/>
      </w:rPr>
    </w:lvl>
    <w:lvl w:ilvl="5" w:tplc="F9E8FCE0" w:tentative="1">
      <w:start w:val="1"/>
      <w:numFmt w:val="bullet"/>
      <w:lvlText w:val="•"/>
      <w:lvlJc w:val="left"/>
      <w:pPr>
        <w:tabs>
          <w:tab w:val="num" w:pos="4320"/>
        </w:tabs>
        <w:ind w:left="4320" w:hanging="360"/>
      </w:pPr>
      <w:rPr>
        <w:rFonts w:ascii="Arial" w:hAnsi="Arial" w:hint="default"/>
      </w:rPr>
    </w:lvl>
    <w:lvl w:ilvl="6" w:tplc="AF000D94" w:tentative="1">
      <w:start w:val="1"/>
      <w:numFmt w:val="bullet"/>
      <w:lvlText w:val="•"/>
      <w:lvlJc w:val="left"/>
      <w:pPr>
        <w:tabs>
          <w:tab w:val="num" w:pos="5040"/>
        </w:tabs>
        <w:ind w:left="5040" w:hanging="360"/>
      </w:pPr>
      <w:rPr>
        <w:rFonts w:ascii="Arial" w:hAnsi="Arial" w:hint="default"/>
      </w:rPr>
    </w:lvl>
    <w:lvl w:ilvl="7" w:tplc="6C766BA4" w:tentative="1">
      <w:start w:val="1"/>
      <w:numFmt w:val="bullet"/>
      <w:lvlText w:val="•"/>
      <w:lvlJc w:val="left"/>
      <w:pPr>
        <w:tabs>
          <w:tab w:val="num" w:pos="5760"/>
        </w:tabs>
        <w:ind w:left="5760" w:hanging="360"/>
      </w:pPr>
      <w:rPr>
        <w:rFonts w:ascii="Arial" w:hAnsi="Arial" w:hint="default"/>
      </w:rPr>
    </w:lvl>
    <w:lvl w:ilvl="8" w:tplc="D81098E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B082DB4"/>
    <w:multiLevelType w:val="hybridMultilevel"/>
    <w:tmpl w:val="3CD63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282000"/>
    <w:multiLevelType w:val="hybridMultilevel"/>
    <w:tmpl w:val="9C96C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F476B2"/>
    <w:multiLevelType w:val="hybridMultilevel"/>
    <w:tmpl w:val="9572BEE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C547F1"/>
    <w:multiLevelType w:val="hybridMultilevel"/>
    <w:tmpl w:val="E48A3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377846"/>
    <w:multiLevelType w:val="hybridMultilevel"/>
    <w:tmpl w:val="F24E5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516EF1"/>
    <w:multiLevelType w:val="hybridMultilevel"/>
    <w:tmpl w:val="B132715A"/>
    <w:lvl w:ilvl="0" w:tplc="E946D15A">
      <w:start w:val="1"/>
      <w:numFmt w:val="bullet"/>
      <w:lvlText w:val="•"/>
      <w:lvlJc w:val="left"/>
      <w:pPr>
        <w:tabs>
          <w:tab w:val="num" w:pos="720"/>
        </w:tabs>
        <w:ind w:left="720" w:hanging="360"/>
      </w:pPr>
      <w:rPr>
        <w:rFonts w:ascii="Arial" w:hAnsi="Arial" w:hint="default"/>
      </w:rPr>
    </w:lvl>
    <w:lvl w:ilvl="1" w:tplc="E9805186" w:tentative="1">
      <w:start w:val="1"/>
      <w:numFmt w:val="bullet"/>
      <w:lvlText w:val="•"/>
      <w:lvlJc w:val="left"/>
      <w:pPr>
        <w:tabs>
          <w:tab w:val="num" w:pos="1440"/>
        </w:tabs>
        <w:ind w:left="1440" w:hanging="360"/>
      </w:pPr>
      <w:rPr>
        <w:rFonts w:ascii="Arial" w:hAnsi="Arial" w:hint="default"/>
      </w:rPr>
    </w:lvl>
    <w:lvl w:ilvl="2" w:tplc="010EB210" w:tentative="1">
      <w:start w:val="1"/>
      <w:numFmt w:val="bullet"/>
      <w:lvlText w:val="•"/>
      <w:lvlJc w:val="left"/>
      <w:pPr>
        <w:tabs>
          <w:tab w:val="num" w:pos="2160"/>
        </w:tabs>
        <w:ind w:left="2160" w:hanging="360"/>
      </w:pPr>
      <w:rPr>
        <w:rFonts w:ascii="Arial" w:hAnsi="Arial" w:hint="default"/>
      </w:rPr>
    </w:lvl>
    <w:lvl w:ilvl="3" w:tplc="9BE06B4A" w:tentative="1">
      <w:start w:val="1"/>
      <w:numFmt w:val="bullet"/>
      <w:lvlText w:val="•"/>
      <w:lvlJc w:val="left"/>
      <w:pPr>
        <w:tabs>
          <w:tab w:val="num" w:pos="2880"/>
        </w:tabs>
        <w:ind w:left="2880" w:hanging="360"/>
      </w:pPr>
      <w:rPr>
        <w:rFonts w:ascii="Arial" w:hAnsi="Arial" w:hint="default"/>
      </w:rPr>
    </w:lvl>
    <w:lvl w:ilvl="4" w:tplc="82268348" w:tentative="1">
      <w:start w:val="1"/>
      <w:numFmt w:val="bullet"/>
      <w:lvlText w:val="•"/>
      <w:lvlJc w:val="left"/>
      <w:pPr>
        <w:tabs>
          <w:tab w:val="num" w:pos="3600"/>
        </w:tabs>
        <w:ind w:left="3600" w:hanging="360"/>
      </w:pPr>
      <w:rPr>
        <w:rFonts w:ascii="Arial" w:hAnsi="Arial" w:hint="default"/>
      </w:rPr>
    </w:lvl>
    <w:lvl w:ilvl="5" w:tplc="E76A8A2A" w:tentative="1">
      <w:start w:val="1"/>
      <w:numFmt w:val="bullet"/>
      <w:lvlText w:val="•"/>
      <w:lvlJc w:val="left"/>
      <w:pPr>
        <w:tabs>
          <w:tab w:val="num" w:pos="4320"/>
        </w:tabs>
        <w:ind w:left="4320" w:hanging="360"/>
      </w:pPr>
      <w:rPr>
        <w:rFonts w:ascii="Arial" w:hAnsi="Arial" w:hint="default"/>
      </w:rPr>
    </w:lvl>
    <w:lvl w:ilvl="6" w:tplc="032E3C92" w:tentative="1">
      <w:start w:val="1"/>
      <w:numFmt w:val="bullet"/>
      <w:lvlText w:val="•"/>
      <w:lvlJc w:val="left"/>
      <w:pPr>
        <w:tabs>
          <w:tab w:val="num" w:pos="5040"/>
        </w:tabs>
        <w:ind w:left="5040" w:hanging="360"/>
      </w:pPr>
      <w:rPr>
        <w:rFonts w:ascii="Arial" w:hAnsi="Arial" w:hint="default"/>
      </w:rPr>
    </w:lvl>
    <w:lvl w:ilvl="7" w:tplc="32CADF0E" w:tentative="1">
      <w:start w:val="1"/>
      <w:numFmt w:val="bullet"/>
      <w:lvlText w:val="•"/>
      <w:lvlJc w:val="left"/>
      <w:pPr>
        <w:tabs>
          <w:tab w:val="num" w:pos="5760"/>
        </w:tabs>
        <w:ind w:left="5760" w:hanging="360"/>
      </w:pPr>
      <w:rPr>
        <w:rFonts w:ascii="Arial" w:hAnsi="Arial" w:hint="default"/>
      </w:rPr>
    </w:lvl>
    <w:lvl w:ilvl="8" w:tplc="CC3005A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864430B"/>
    <w:multiLevelType w:val="hybridMultilevel"/>
    <w:tmpl w:val="7E4C89E2"/>
    <w:lvl w:ilvl="0" w:tplc="0409000F">
      <w:start w:val="1"/>
      <w:numFmt w:val="decimal"/>
      <w:lvlText w:val="%1."/>
      <w:lvlJc w:val="left"/>
      <w:pPr>
        <w:ind w:left="720" w:hanging="360"/>
      </w:pPr>
    </w:lvl>
    <w:lvl w:ilvl="1" w:tplc="86E0D574">
      <w:start w:val="1"/>
      <w:numFmt w:val="upperLetter"/>
      <w:lvlText w:val="%2."/>
      <w:lvlJc w:val="left"/>
      <w:pPr>
        <w:ind w:left="1440" w:hanging="360"/>
      </w:pPr>
      <w:rPr>
        <w:rFonts w:cs="Lucida Grande" w:hint="default"/>
        <w:color w:val="1A1A1A"/>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F12136"/>
    <w:multiLevelType w:val="hybridMultilevel"/>
    <w:tmpl w:val="178EF31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6" w15:restartNumberingAfterBreak="0">
    <w:nsid w:val="690A0476"/>
    <w:multiLevelType w:val="hybridMultilevel"/>
    <w:tmpl w:val="A57E65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726C9C"/>
    <w:multiLevelType w:val="hybridMultilevel"/>
    <w:tmpl w:val="DC66E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3716B4"/>
    <w:multiLevelType w:val="hybridMultilevel"/>
    <w:tmpl w:val="37645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481BF4"/>
    <w:multiLevelType w:val="hybridMultilevel"/>
    <w:tmpl w:val="1458B9C4"/>
    <w:lvl w:ilvl="0" w:tplc="4824E084">
      <w:start w:val="1"/>
      <w:numFmt w:val="bullet"/>
      <w:lvlText w:val="•"/>
      <w:lvlJc w:val="left"/>
      <w:pPr>
        <w:tabs>
          <w:tab w:val="num" w:pos="720"/>
        </w:tabs>
        <w:ind w:left="720" w:hanging="360"/>
      </w:pPr>
      <w:rPr>
        <w:rFonts w:ascii="Arial" w:hAnsi="Arial" w:hint="default"/>
      </w:rPr>
    </w:lvl>
    <w:lvl w:ilvl="1" w:tplc="D882A5A8" w:tentative="1">
      <w:start w:val="1"/>
      <w:numFmt w:val="bullet"/>
      <w:lvlText w:val="•"/>
      <w:lvlJc w:val="left"/>
      <w:pPr>
        <w:tabs>
          <w:tab w:val="num" w:pos="1440"/>
        </w:tabs>
        <w:ind w:left="1440" w:hanging="360"/>
      </w:pPr>
      <w:rPr>
        <w:rFonts w:ascii="Arial" w:hAnsi="Arial" w:hint="default"/>
      </w:rPr>
    </w:lvl>
    <w:lvl w:ilvl="2" w:tplc="CC3EE354" w:tentative="1">
      <w:start w:val="1"/>
      <w:numFmt w:val="bullet"/>
      <w:lvlText w:val="•"/>
      <w:lvlJc w:val="left"/>
      <w:pPr>
        <w:tabs>
          <w:tab w:val="num" w:pos="2160"/>
        </w:tabs>
        <w:ind w:left="2160" w:hanging="360"/>
      </w:pPr>
      <w:rPr>
        <w:rFonts w:ascii="Arial" w:hAnsi="Arial" w:hint="default"/>
      </w:rPr>
    </w:lvl>
    <w:lvl w:ilvl="3" w:tplc="BC14E2D2" w:tentative="1">
      <w:start w:val="1"/>
      <w:numFmt w:val="bullet"/>
      <w:lvlText w:val="•"/>
      <w:lvlJc w:val="left"/>
      <w:pPr>
        <w:tabs>
          <w:tab w:val="num" w:pos="2880"/>
        </w:tabs>
        <w:ind w:left="2880" w:hanging="360"/>
      </w:pPr>
      <w:rPr>
        <w:rFonts w:ascii="Arial" w:hAnsi="Arial" w:hint="default"/>
      </w:rPr>
    </w:lvl>
    <w:lvl w:ilvl="4" w:tplc="18DE7E74" w:tentative="1">
      <w:start w:val="1"/>
      <w:numFmt w:val="bullet"/>
      <w:lvlText w:val="•"/>
      <w:lvlJc w:val="left"/>
      <w:pPr>
        <w:tabs>
          <w:tab w:val="num" w:pos="3600"/>
        </w:tabs>
        <w:ind w:left="3600" w:hanging="360"/>
      </w:pPr>
      <w:rPr>
        <w:rFonts w:ascii="Arial" w:hAnsi="Arial" w:hint="default"/>
      </w:rPr>
    </w:lvl>
    <w:lvl w:ilvl="5" w:tplc="C2829B88" w:tentative="1">
      <w:start w:val="1"/>
      <w:numFmt w:val="bullet"/>
      <w:lvlText w:val="•"/>
      <w:lvlJc w:val="left"/>
      <w:pPr>
        <w:tabs>
          <w:tab w:val="num" w:pos="4320"/>
        </w:tabs>
        <w:ind w:left="4320" w:hanging="360"/>
      </w:pPr>
      <w:rPr>
        <w:rFonts w:ascii="Arial" w:hAnsi="Arial" w:hint="default"/>
      </w:rPr>
    </w:lvl>
    <w:lvl w:ilvl="6" w:tplc="4976880C" w:tentative="1">
      <w:start w:val="1"/>
      <w:numFmt w:val="bullet"/>
      <w:lvlText w:val="•"/>
      <w:lvlJc w:val="left"/>
      <w:pPr>
        <w:tabs>
          <w:tab w:val="num" w:pos="5040"/>
        </w:tabs>
        <w:ind w:left="5040" w:hanging="360"/>
      </w:pPr>
      <w:rPr>
        <w:rFonts w:ascii="Arial" w:hAnsi="Arial" w:hint="default"/>
      </w:rPr>
    </w:lvl>
    <w:lvl w:ilvl="7" w:tplc="AC027638" w:tentative="1">
      <w:start w:val="1"/>
      <w:numFmt w:val="bullet"/>
      <w:lvlText w:val="•"/>
      <w:lvlJc w:val="left"/>
      <w:pPr>
        <w:tabs>
          <w:tab w:val="num" w:pos="5760"/>
        </w:tabs>
        <w:ind w:left="5760" w:hanging="360"/>
      </w:pPr>
      <w:rPr>
        <w:rFonts w:ascii="Arial" w:hAnsi="Arial" w:hint="default"/>
      </w:rPr>
    </w:lvl>
    <w:lvl w:ilvl="8" w:tplc="C16CFA10"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4E5450A"/>
    <w:multiLevelType w:val="hybridMultilevel"/>
    <w:tmpl w:val="8ABA86AA"/>
    <w:lvl w:ilvl="0" w:tplc="C8B0B4A2">
      <w:start w:val="1"/>
      <w:numFmt w:val="bullet"/>
      <w:lvlText w:val="•"/>
      <w:lvlJc w:val="left"/>
      <w:pPr>
        <w:tabs>
          <w:tab w:val="num" w:pos="720"/>
        </w:tabs>
        <w:ind w:left="720" w:hanging="360"/>
      </w:pPr>
      <w:rPr>
        <w:rFonts w:ascii="Arial" w:hAnsi="Arial" w:hint="default"/>
      </w:rPr>
    </w:lvl>
    <w:lvl w:ilvl="1" w:tplc="62386BC2" w:tentative="1">
      <w:start w:val="1"/>
      <w:numFmt w:val="bullet"/>
      <w:lvlText w:val="•"/>
      <w:lvlJc w:val="left"/>
      <w:pPr>
        <w:tabs>
          <w:tab w:val="num" w:pos="1440"/>
        </w:tabs>
        <w:ind w:left="1440" w:hanging="360"/>
      </w:pPr>
      <w:rPr>
        <w:rFonts w:ascii="Arial" w:hAnsi="Arial" w:hint="default"/>
      </w:rPr>
    </w:lvl>
    <w:lvl w:ilvl="2" w:tplc="64F445BA" w:tentative="1">
      <w:start w:val="1"/>
      <w:numFmt w:val="bullet"/>
      <w:lvlText w:val="•"/>
      <w:lvlJc w:val="left"/>
      <w:pPr>
        <w:tabs>
          <w:tab w:val="num" w:pos="2160"/>
        </w:tabs>
        <w:ind w:left="2160" w:hanging="360"/>
      </w:pPr>
      <w:rPr>
        <w:rFonts w:ascii="Arial" w:hAnsi="Arial" w:hint="default"/>
      </w:rPr>
    </w:lvl>
    <w:lvl w:ilvl="3" w:tplc="5E6A8FBE" w:tentative="1">
      <w:start w:val="1"/>
      <w:numFmt w:val="bullet"/>
      <w:lvlText w:val="•"/>
      <w:lvlJc w:val="left"/>
      <w:pPr>
        <w:tabs>
          <w:tab w:val="num" w:pos="2880"/>
        </w:tabs>
        <w:ind w:left="2880" w:hanging="360"/>
      </w:pPr>
      <w:rPr>
        <w:rFonts w:ascii="Arial" w:hAnsi="Arial" w:hint="default"/>
      </w:rPr>
    </w:lvl>
    <w:lvl w:ilvl="4" w:tplc="F386ED7A" w:tentative="1">
      <w:start w:val="1"/>
      <w:numFmt w:val="bullet"/>
      <w:lvlText w:val="•"/>
      <w:lvlJc w:val="left"/>
      <w:pPr>
        <w:tabs>
          <w:tab w:val="num" w:pos="3600"/>
        </w:tabs>
        <w:ind w:left="3600" w:hanging="360"/>
      </w:pPr>
      <w:rPr>
        <w:rFonts w:ascii="Arial" w:hAnsi="Arial" w:hint="default"/>
      </w:rPr>
    </w:lvl>
    <w:lvl w:ilvl="5" w:tplc="03320920" w:tentative="1">
      <w:start w:val="1"/>
      <w:numFmt w:val="bullet"/>
      <w:lvlText w:val="•"/>
      <w:lvlJc w:val="left"/>
      <w:pPr>
        <w:tabs>
          <w:tab w:val="num" w:pos="4320"/>
        </w:tabs>
        <w:ind w:left="4320" w:hanging="360"/>
      </w:pPr>
      <w:rPr>
        <w:rFonts w:ascii="Arial" w:hAnsi="Arial" w:hint="default"/>
      </w:rPr>
    </w:lvl>
    <w:lvl w:ilvl="6" w:tplc="892CDAFA" w:tentative="1">
      <w:start w:val="1"/>
      <w:numFmt w:val="bullet"/>
      <w:lvlText w:val="•"/>
      <w:lvlJc w:val="left"/>
      <w:pPr>
        <w:tabs>
          <w:tab w:val="num" w:pos="5040"/>
        </w:tabs>
        <w:ind w:left="5040" w:hanging="360"/>
      </w:pPr>
      <w:rPr>
        <w:rFonts w:ascii="Arial" w:hAnsi="Arial" w:hint="default"/>
      </w:rPr>
    </w:lvl>
    <w:lvl w:ilvl="7" w:tplc="4498004A" w:tentative="1">
      <w:start w:val="1"/>
      <w:numFmt w:val="bullet"/>
      <w:lvlText w:val="•"/>
      <w:lvlJc w:val="left"/>
      <w:pPr>
        <w:tabs>
          <w:tab w:val="num" w:pos="5760"/>
        </w:tabs>
        <w:ind w:left="5760" w:hanging="360"/>
      </w:pPr>
      <w:rPr>
        <w:rFonts w:ascii="Arial" w:hAnsi="Arial" w:hint="default"/>
      </w:rPr>
    </w:lvl>
    <w:lvl w:ilvl="8" w:tplc="8ED4DF70"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85A53F3"/>
    <w:multiLevelType w:val="hybridMultilevel"/>
    <w:tmpl w:val="AC1C5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62CBC"/>
    <w:multiLevelType w:val="hybridMultilevel"/>
    <w:tmpl w:val="DEEA70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E444FD1"/>
    <w:multiLevelType w:val="hybridMultilevel"/>
    <w:tmpl w:val="E7C86E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7F0A63CF"/>
    <w:multiLevelType w:val="hybridMultilevel"/>
    <w:tmpl w:val="5734CC2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3"/>
  </w:num>
  <w:num w:numId="3">
    <w:abstractNumId w:val="7"/>
  </w:num>
  <w:num w:numId="4">
    <w:abstractNumId w:val="25"/>
  </w:num>
  <w:num w:numId="5">
    <w:abstractNumId w:val="5"/>
  </w:num>
  <w:num w:numId="6">
    <w:abstractNumId w:val="0"/>
  </w:num>
  <w:num w:numId="7">
    <w:abstractNumId w:val="17"/>
  </w:num>
  <w:num w:numId="8">
    <w:abstractNumId w:val="6"/>
  </w:num>
  <w:num w:numId="9">
    <w:abstractNumId w:val="38"/>
  </w:num>
  <w:num w:numId="10">
    <w:abstractNumId w:val="14"/>
  </w:num>
  <w:num w:numId="11">
    <w:abstractNumId w:val="18"/>
  </w:num>
  <w:num w:numId="12">
    <w:abstractNumId w:val="35"/>
  </w:num>
  <w:num w:numId="13">
    <w:abstractNumId w:val="44"/>
  </w:num>
  <w:num w:numId="14">
    <w:abstractNumId w:val="34"/>
  </w:num>
  <w:num w:numId="15">
    <w:abstractNumId w:val="29"/>
  </w:num>
  <w:num w:numId="16">
    <w:abstractNumId w:val="28"/>
  </w:num>
  <w:num w:numId="17">
    <w:abstractNumId w:val="16"/>
  </w:num>
  <w:num w:numId="18">
    <w:abstractNumId w:val="41"/>
  </w:num>
  <w:num w:numId="19">
    <w:abstractNumId w:val="37"/>
  </w:num>
  <w:num w:numId="20">
    <w:abstractNumId w:val="13"/>
  </w:num>
  <w:num w:numId="21">
    <w:abstractNumId w:val="39"/>
  </w:num>
  <w:num w:numId="22">
    <w:abstractNumId w:val="33"/>
  </w:num>
  <w:num w:numId="23">
    <w:abstractNumId w:val="22"/>
  </w:num>
  <w:num w:numId="24">
    <w:abstractNumId w:val="9"/>
  </w:num>
  <w:num w:numId="25">
    <w:abstractNumId w:val="27"/>
  </w:num>
  <w:num w:numId="26">
    <w:abstractNumId w:val="8"/>
  </w:num>
  <w:num w:numId="27">
    <w:abstractNumId w:val="10"/>
  </w:num>
  <w:num w:numId="28">
    <w:abstractNumId w:val="11"/>
  </w:num>
  <w:num w:numId="29">
    <w:abstractNumId w:val="4"/>
  </w:num>
  <w:num w:numId="30">
    <w:abstractNumId w:val="40"/>
  </w:num>
  <w:num w:numId="31">
    <w:abstractNumId w:val="2"/>
  </w:num>
  <w:num w:numId="32">
    <w:abstractNumId w:val="20"/>
  </w:num>
  <w:num w:numId="33">
    <w:abstractNumId w:val="42"/>
  </w:num>
  <w:num w:numId="34">
    <w:abstractNumId w:val="21"/>
  </w:num>
  <w:num w:numId="35">
    <w:abstractNumId w:val="24"/>
  </w:num>
  <w:num w:numId="36">
    <w:abstractNumId w:val="19"/>
  </w:num>
  <w:num w:numId="37">
    <w:abstractNumId w:val="31"/>
  </w:num>
  <w:num w:numId="38">
    <w:abstractNumId w:val="36"/>
  </w:num>
  <w:num w:numId="39">
    <w:abstractNumId w:val="1"/>
  </w:num>
  <w:num w:numId="40">
    <w:abstractNumId w:val="30"/>
  </w:num>
  <w:num w:numId="41">
    <w:abstractNumId w:val="15"/>
  </w:num>
  <w:num w:numId="42">
    <w:abstractNumId w:val="32"/>
  </w:num>
  <w:num w:numId="43">
    <w:abstractNumId w:val="12"/>
  </w:num>
  <w:num w:numId="44">
    <w:abstractNumId w:val="23"/>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OwMDK1MDQwNTA1NjZR0lEKTi0uzszPAykwqQUAVIqdaywAAAA="/>
  </w:docVars>
  <w:rsids>
    <w:rsidRoot w:val="00FE1702"/>
    <w:rsid w:val="00001215"/>
    <w:rsid w:val="00006F26"/>
    <w:rsid w:val="00025973"/>
    <w:rsid w:val="00047985"/>
    <w:rsid w:val="00047F97"/>
    <w:rsid w:val="000503B8"/>
    <w:rsid w:val="0005143C"/>
    <w:rsid w:val="000521B8"/>
    <w:rsid w:val="000669ED"/>
    <w:rsid w:val="0007332D"/>
    <w:rsid w:val="00082452"/>
    <w:rsid w:val="00090BBA"/>
    <w:rsid w:val="00090F80"/>
    <w:rsid w:val="000957A4"/>
    <w:rsid w:val="000B1F9D"/>
    <w:rsid w:val="000C398E"/>
    <w:rsid w:val="000C46E0"/>
    <w:rsid w:val="000D6798"/>
    <w:rsid w:val="000E1116"/>
    <w:rsid w:val="000E6845"/>
    <w:rsid w:val="000F0AE2"/>
    <w:rsid w:val="000F0DC3"/>
    <w:rsid w:val="000F1FE6"/>
    <w:rsid w:val="000F7CB2"/>
    <w:rsid w:val="001055FF"/>
    <w:rsid w:val="00107C9B"/>
    <w:rsid w:val="001146B0"/>
    <w:rsid w:val="00115462"/>
    <w:rsid w:val="001177E8"/>
    <w:rsid w:val="001269BD"/>
    <w:rsid w:val="00130795"/>
    <w:rsid w:val="001320A5"/>
    <w:rsid w:val="001325A5"/>
    <w:rsid w:val="00142FB5"/>
    <w:rsid w:val="00144609"/>
    <w:rsid w:val="001448DD"/>
    <w:rsid w:val="00151F65"/>
    <w:rsid w:val="00173876"/>
    <w:rsid w:val="00192C69"/>
    <w:rsid w:val="001A1234"/>
    <w:rsid w:val="001A2399"/>
    <w:rsid w:val="001A5DA6"/>
    <w:rsid w:val="001B7EA1"/>
    <w:rsid w:val="001C3039"/>
    <w:rsid w:val="001C68FF"/>
    <w:rsid w:val="001D1003"/>
    <w:rsid w:val="001D192B"/>
    <w:rsid w:val="001D3440"/>
    <w:rsid w:val="001E11D5"/>
    <w:rsid w:val="001E2A1F"/>
    <w:rsid w:val="001F2406"/>
    <w:rsid w:val="00217216"/>
    <w:rsid w:val="002173D5"/>
    <w:rsid w:val="00234825"/>
    <w:rsid w:val="00234DDA"/>
    <w:rsid w:val="00240FCB"/>
    <w:rsid w:val="0024579C"/>
    <w:rsid w:val="00253B0A"/>
    <w:rsid w:val="00255F7F"/>
    <w:rsid w:val="00270938"/>
    <w:rsid w:val="002861C3"/>
    <w:rsid w:val="00287C50"/>
    <w:rsid w:val="00292D8A"/>
    <w:rsid w:val="00293B03"/>
    <w:rsid w:val="00295D54"/>
    <w:rsid w:val="002A217F"/>
    <w:rsid w:val="002A29A5"/>
    <w:rsid w:val="002A5954"/>
    <w:rsid w:val="002B2928"/>
    <w:rsid w:val="002B2E4F"/>
    <w:rsid w:val="002D3940"/>
    <w:rsid w:val="002E448E"/>
    <w:rsid w:val="002F0E08"/>
    <w:rsid w:val="002F281C"/>
    <w:rsid w:val="002F2BF3"/>
    <w:rsid w:val="002F4010"/>
    <w:rsid w:val="003040A3"/>
    <w:rsid w:val="00311B11"/>
    <w:rsid w:val="00321E3B"/>
    <w:rsid w:val="00323847"/>
    <w:rsid w:val="003247B6"/>
    <w:rsid w:val="003304B5"/>
    <w:rsid w:val="003333CF"/>
    <w:rsid w:val="00333EA6"/>
    <w:rsid w:val="0033584A"/>
    <w:rsid w:val="003459F9"/>
    <w:rsid w:val="00352DA8"/>
    <w:rsid w:val="0036759B"/>
    <w:rsid w:val="00367E57"/>
    <w:rsid w:val="00370986"/>
    <w:rsid w:val="003709DE"/>
    <w:rsid w:val="003710EE"/>
    <w:rsid w:val="00371480"/>
    <w:rsid w:val="00371CB2"/>
    <w:rsid w:val="00376D76"/>
    <w:rsid w:val="00380006"/>
    <w:rsid w:val="00385D86"/>
    <w:rsid w:val="00396584"/>
    <w:rsid w:val="00397D53"/>
    <w:rsid w:val="003B2FE3"/>
    <w:rsid w:val="003B4A4D"/>
    <w:rsid w:val="003B53DC"/>
    <w:rsid w:val="003B5ABE"/>
    <w:rsid w:val="003B7D70"/>
    <w:rsid w:val="003C206C"/>
    <w:rsid w:val="003C2301"/>
    <w:rsid w:val="003C58B2"/>
    <w:rsid w:val="003D375E"/>
    <w:rsid w:val="003D54E8"/>
    <w:rsid w:val="003E0ECD"/>
    <w:rsid w:val="003E3779"/>
    <w:rsid w:val="003E3FDD"/>
    <w:rsid w:val="003E4A14"/>
    <w:rsid w:val="003E71DE"/>
    <w:rsid w:val="003F7648"/>
    <w:rsid w:val="00403FED"/>
    <w:rsid w:val="00405900"/>
    <w:rsid w:val="00405E06"/>
    <w:rsid w:val="004102BC"/>
    <w:rsid w:val="00411CDB"/>
    <w:rsid w:val="004172EB"/>
    <w:rsid w:val="0042047C"/>
    <w:rsid w:val="00427BA2"/>
    <w:rsid w:val="00431A0A"/>
    <w:rsid w:val="00434CE5"/>
    <w:rsid w:val="00451E73"/>
    <w:rsid w:val="0045246F"/>
    <w:rsid w:val="0045528F"/>
    <w:rsid w:val="004601DF"/>
    <w:rsid w:val="00462562"/>
    <w:rsid w:val="0046326C"/>
    <w:rsid w:val="00463B94"/>
    <w:rsid w:val="00466AF2"/>
    <w:rsid w:val="00472154"/>
    <w:rsid w:val="0047313E"/>
    <w:rsid w:val="0048097D"/>
    <w:rsid w:val="00494682"/>
    <w:rsid w:val="00494AF6"/>
    <w:rsid w:val="004A06B9"/>
    <w:rsid w:val="004A0DEA"/>
    <w:rsid w:val="004A62D8"/>
    <w:rsid w:val="004A7CE6"/>
    <w:rsid w:val="004B2EB7"/>
    <w:rsid w:val="004B4266"/>
    <w:rsid w:val="004C3028"/>
    <w:rsid w:val="004D48B6"/>
    <w:rsid w:val="004D4AB2"/>
    <w:rsid w:val="004D5C68"/>
    <w:rsid w:val="004E4EF3"/>
    <w:rsid w:val="004F0E39"/>
    <w:rsid w:val="004F1370"/>
    <w:rsid w:val="00500E67"/>
    <w:rsid w:val="005070B0"/>
    <w:rsid w:val="005077E4"/>
    <w:rsid w:val="005119EA"/>
    <w:rsid w:val="00511B71"/>
    <w:rsid w:val="00511EE7"/>
    <w:rsid w:val="00521088"/>
    <w:rsid w:val="005220E7"/>
    <w:rsid w:val="00526CB4"/>
    <w:rsid w:val="005322EE"/>
    <w:rsid w:val="005324DF"/>
    <w:rsid w:val="00535848"/>
    <w:rsid w:val="00536EDB"/>
    <w:rsid w:val="00543813"/>
    <w:rsid w:val="005462B7"/>
    <w:rsid w:val="00550B73"/>
    <w:rsid w:val="00553AB9"/>
    <w:rsid w:val="005808B5"/>
    <w:rsid w:val="00592DD9"/>
    <w:rsid w:val="005A7AAE"/>
    <w:rsid w:val="005B0F04"/>
    <w:rsid w:val="005B1816"/>
    <w:rsid w:val="005B293F"/>
    <w:rsid w:val="005C379C"/>
    <w:rsid w:val="005C70B9"/>
    <w:rsid w:val="005D3D0B"/>
    <w:rsid w:val="005D7DC4"/>
    <w:rsid w:val="005E1200"/>
    <w:rsid w:val="005E2B53"/>
    <w:rsid w:val="005E4883"/>
    <w:rsid w:val="005F2A02"/>
    <w:rsid w:val="005F50EB"/>
    <w:rsid w:val="005F5BEF"/>
    <w:rsid w:val="005F7A54"/>
    <w:rsid w:val="00603B21"/>
    <w:rsid w:val="00605426"/>
    <w:rsid w:val="006106A6"/>
    <w:rsid w:val="00610705"/>
    <w:rsid w:val="006156D2"/>
    <w:rsid w:val="00616EF7"/>
    <w:rsid w:val="006279AC"/>
    <w:rsid w:val="006545DD"/>
    <w:rsid w:val="006610A9"/>
    <w:rsid w:val="00670626"/>
    <w:rsid w:val="006706CD"/>
    <w:rsid w:val="00673964"/>
    <w:rsid w:val="006905AA"/>
    <w:rsid w:val="00695591"/>
    <w:rsid w:val="00697269"/>
    <w:rsid w:val="006B1551"/>
    <w:rsid w:val="006D23B2"/>
    <w:rsid w:val="006D3316"/>
    <w:rsid w:val="006D5082"/>
    <w:rsid w:val="006E04D8"/>
    <w:rsid w:val="006E674C"/>
    <w:rsid w:val="006F0591"/>
    <w:rsid w:val="006F0F82"/>
    <w:rsid w:val="006F10E8"/>
    <w:rsid w:val="006F136C"/>
    <w:rsid w:val="00702107"/>
    <w:rsid w:val="007029A4"/>
    <w:rsid w:val="007034BE"/>
    <w:rsid w:val="00712BB2"/>
    <w:rsid w:val="00713471"/>
    <w:rsid w:val="00713CD9"/>
    <w:rsid w:val="00714F4E"/>
    <w:rsid w:val="00715086"/>
    <w:rsid w:val="00725369"/>
    <w:rsid w:val="0072633F"/>
    <w:rsid w:val="00732F2B"/>
    <w:rsid w:val="00734ADD"/>
    <w:rsid w:val="00740489"/>
    <w:rsid w:val="00741C90"/>
    <w:rsid w:val="00742EA6"/>
    <w:rsid w:val="0075356A"/>
    <w:rsid w:val="0075383E"/>
    <w:rsid w:val="00757DD8"/>
    <w:rsid w:val="007627D2"/>
    <w:rsid w:val="00762B60"/>
    <w:rsid w:val="00767016"/>
    <w:rsid w:val="0076755E"/>
    <w:rsid w:val="0076789A"/>
    <w:rsid w:val="00767F3A"/>
    <w:rsid w:val="00770A46"/>
    <w:rsid w:val="00776977"/>
    <w:rsid w:val="00776C36"/>
    <w:rsid w:val="007776B6"/>
    <w:rsid w:val="00791C8A"/>
    <w:rsid w:val="00791F28"/>
    <w:rsid w:val="0079232F"/>
    <w:rsid w:val="007A1789"/>
    <w:rsid w:val="007B50BF"/>
    <w:rsid w:val="007C12B7"/>
    <w:rsid w:val="007C5781"/>
    <w:rsid w:val="007D4A7C"/>
    <w:rsid w:val="007D5880"/>
    <w:rsid w:val="007F0E46"/>
    <w:rsid w:val="007F22FB"/>
    <w:rsid w:val="007F366C"/>
    <w:rsid w:val="007F3CC4"/>
    <w:rsid w:val="007F4AAC"/>
    <w:rsid w:val="00800BB4"/>
    <w:rsid w:val="00801783"/>
    <w:rsid w:val="00812D3A"/>
    <w:rsid w:val="008146BE"/>
    <w:rsid w:val="00817C3A"/>
    <w:rsid w:val="00822DB3"/>
    <w:rsid w:val="008262B3"/>
    <w:rsid w:val="00840068"/>
    <w:rsid w:val="0084121A"/>
    <w:rsid w:val="00843F92"/>
    <w:rsid w:val="008441F7"/>
    <w:rsid w:val="00847DA1"/>
    <w:rsid w:val="00851319"/>
    <w:rsid w:val="008540FC"/>
    <w:rsid w:val="008545C0"/>
    <w:rsid w:val="008618FB"/>
    <w:rsid w:val="0086244C"/>
    <w:rsid w:val="00871B79"/>
    <w:rsid w:val="00872C4C"/>
    <w:rsid w:val="00884DE9"/>
    <w:rsid w:val="008850ED"/>
    <w:rsid w:val="008A1263"/>
    <w:rsid w:val="008B3CD7"/>
    <w:rsid w:val="008E2148"/>
    <w:rsid w:val="008E79E3"/>
    <w:rsid w:val="008F2202"/>
    <w:rsid w:val="008F4093"/>
    <w:rsid w:val="008F4FEE"/>
    <w:rsid w:val="00900498"/>
    <w:rsid w:val="009011FE"/>
    <w:rsid w:val="00910119"/>
    <w:rsid w:val="0091087B"/>
    <w:rsid w:val="00913E20"/>
    <w:rsid w:val="009147D9"/>
    <w:rsid w:val="009214D4"/>
    <w:rsid w:val="00925B11"/>
    <w:rsid w:val="00925B1A"/>
    <w:rsid w:val="00936E54"/>
    <w:rsid w:val="00944E8D"/>
    <w:rsid w:val="009467DF"/>
    <w:rsid w:val="00952464"/>
    <w:rsid w:val="00953734"/>
    <w:rsid w:val="009555A6"/>
    <w:rsid w:val="00956211"/>
    <w:rsid w:val="0096522C"/>
    <w:rsid w:val="009744A7"/>
    <w:rsid w:val="00985EA8"/>
    <w:rsid w:val="00997AF2"/>
    <w:rsid w:val="009A4F30"/>
    <w:rsid w:val="009B3CCA"/>
    <w:rsid w:val="009B61FA"/>
    <w:rsid w:val="009C1650"/>
    <w:rsid w:val="009D0955"/>
    <w:rsid w:val="009E2EB9"/>
    <w:rsid w:val="009E2ED4"/>
    <w:rsid w:val="009E3A82"/>
    <w:rsid w:val="00A01C46"/>
    <w:rsid w:val="00A0512E"/>
    <w:rsid w:val="00A0798A"/>
    <w:rsid w:val="00A1174C"/>
    <w:rsid w:val="00A155D7"/>
    <w:rsid w:val="00A15DD0"/>
    <w:rsid w:val="00A21DED"/>
    <w:rsid w:val="00A37DBE"/>
    <w:rsid w:val="00A45A99"/>
    <w:rsid w:val="00A55E18"/>
    <w:rsid w:val="00A63FAD"/>
    <w:rsid w:val="00A65B6A"/>
    <w:rsid w:val="00A72314"/>
    <w:rsid w:val="00A7246F"/>
    <w:rsid w:val="00A914FF"/>
    <w:rsid w:val="00A96EA4"/>
    <w:rsid w:val="00AB09AB"/>
    <w:rsid w:val="00AB5931"/>
    <w:rsid w:val="00AC1F6A"/>
    <w:rsid w:val="00AC30DC"/>
    <w:rsid w:val="00AC54E9"/>
    <w:rsid w:val="00AD03D5"/>
    <w:rsid w:val="00AD1964"/>
    <w:rsid w:val="00AD4E60"/>
    <w:rsid w:val="00AE2D5B"/>
    <w:rsid w:val="00AE4F54"/>
    <w:rsid w:val="00AF65D2"/>
    <w:rsid w:val="00AF767D"/>
    <w:rsid w:val="00B364B9"/>
    <w:rsid w:val="00B4534B"/>
    <w:rsid w:val="00B45F55"/>
    <w:rsid w:val="00B513DF"/>
    <w:rsid w:val="00B53DCE"/>
    <w:rsid w:val="00B62FD5"/>
    <w:rsid w:val="00B63448"/>
    <w:rsid w:val="00B644E5"/>
    <w:rsid w:val="00B80ED4"/>
    <w:rsid w:val="00B85880"/>
    <w:rsid w:val="00B866A7"/>
    <w:rsid w:val="00BA1868"/>
    <w:rsid w:val="00BA28E1"/>
    <w:rsid w:val="00BA3B11"/>
    <w:rsid w:val="00BB1A75"/>
    <w:rsid w:val="00BD0C31"/>
    <w:rsid w:val="00BD14E7"/>
    <w:rsid w:val="00BD6252"/>
    <w:rsid w:val="00BE485A"/>
    <w:rsid w:val="00BE56A1"/>
    <w:rsid w:val="00BE6504"/>
    <w:rsid w:val="00BE6AE0"/>
    <w:rsid w:val="00C1026B"/>
    <w:rsid w:val="00C153EF"/>
    <w:rsid w:val="00C15979"/>
    <w:rsid w:val="00C16745"/>
    <w:rsid w:val="00C33CA3"/>
    <w:rsid w:val="00C34F32"/>
    <w:rsid w:val="00C53BFE"/>
    <w:rsid w:val="00C64BB3"/>
    <w:rsid w:val="00C711AD"/>
    <w:rsid w:val="00C912DE"/>
    <w:rsid w:val="00C9174D"/>
    <w:rsid w:val="00C91817"/>
    <w:rsid w:val="00CA2494"/>
    <w:rsid w:val="00CB1210"/>
    <w:rsid w:val="00CB19AC"/>
    <w:rsid w:val="00CB4C7A"/>
    <w:rsid w:val="00CC510E"/>
    <w:rsid w:val="00CD237A"/>
    <w:rsid w:val="00CD37A5"/>
    <w:rsid w:val="00CD41BC"/>
    <w:rsid w:val="00CE5368"/>
    <w:rsid w:val="00CF05B8"/>
    <w:rsid w:val="00CF2833"/>
    <w:rsid w:val="00CF7111"/>
    <w:rsid w:val="00D02E15"/>
    <w:rsid w:val="00D0540F"/>
    <w:rsid w:val="00D11A57"/>
    <w:rsid w:val="00D17E74"/>
    <w:rsid w:val="00D20787"/>
    <w:rsid w:val="00D22320"/>
    <w:rsid w:val="00D33F61"/>
    <w:rsid w:val="00D4172F"/>
    <w:rsid w:val="00D468AA"/>
    <w:rsid w:val="00D56FC5"/>
    <w:rsid w:val="00D6173D"/>
    <w:rsid w:val="00D6219F"/>
    <w:rsid w:val="00D936B5"/>
    <w:rsid w:val="00D93F6B"/>
    <w:rsid w:val="00D95635"/>
    <w:rsid w:val="00DB0382"/>
    <w:rsid w:val="00DB298B"/>
    <w:rsid w:val="00DB3407"/>
    <w:rsid w:val="00DB46DF"/>
    <w:rsid w:val="00DC0CB9"/>
    <w:rsid w:val="00DC1F30"/>
    <w:rsid w:val="00DD4AEC"/>
    <w:rsid w:val="00DD6BE6"/>
    <w:rsid w:val="00DE2514"/>
    <w:rsid w:val="00DF045B"/>
    <w:rsid w:val="00DF4114"/>
    <w:rsid w:val="00DF4F59"/>
    <w:rsid w:val="00DF6083"/>
    <w:rsid w:val="00DF7642"/>
    <w:rsid w:val="00E10818"/>
    <w:rsid w:val="00E1083A"/>
    <w:rsid w:val="00E23C1B"/>
    <w:rsid w:val="00E27B17"/>
    <w:rsid w:val="00E316DD"/>
    <w:rsid w:val="00E32E93"/>
    <w:rsid w:val="00E365A4"/>
    <w:rsid w:val="00E36BD3"/>
    <w:rsid w:val="00E37183"/>
    <w:rsid w:val="00E41DC9"/>
    <w:rsid w:val="00E4234D"/>
    <w:rsid w:val="00E45FC6"/>
    <w:rsid w:val="00E4738E"/>
    <w:rsid w:val="00E50864"/>
    <w:rsid w:val="00E56F62"/>
    <w:rsid w:val="00E600DF"/>
    <w:rsid w:val="00E65AA1"/>
    <w:rsid w:val="00E6662B"/>
    <w:rsid w:val="00E7167D"/>
    <w:rsid w:val="00E736D2"/>
    <w:rsid w:val="00E76341"/>
    <w:rsid w:val="00E81B2A"/>
    <w:rsid w:val="00E874E8"/>
    <w:rsid w:val="00E87794"/>
    <w:rsid w:val="00E919B3"/>
    <w:rsid w:val="00E922B3"/>
    <w:rsid w:val="00E9290B"/>
    <w:rsid w:val="00E96FE5"/>
    <w:rsid w:val="00EA79E6"/>
    <w:rsid w:val="00EB01AD"/>
    <w:rsid w:val="00EB1CED"/>
    <w:rsid w:val="00EB563B"/>
    <w:rsid w:val="00EC0AB5"/>
    <w:rsid w:val="00ED300E"/>
    <w:rsid w:val="00ED7982"/>
    <w:rsid w:val="00EE1E67"/>
    <w:rsid w:val="00EE2CF1"/>
    <w:rsid w:val="00EE2F25"/>
    <w:rsid w:val="00EE501B"/>
    <w:rsid w:val="00EF016C"/>
    <w:rsid w:val="00EF217E"/>
    <w:rsid w:val="00EF541B"/>
    <w:rsid w:val="00EF76A0"/>
    <w:rsid w:val="00F00F88"/>
    <w:rsid w:val="00F027A7"/>
    <w:rsid w:val="00F2279B"/>
    <w:rsid w:val="00F32195"/>
    <w:rsid w:val="00F340AD"/>
    <w:rsid w:val="00F34F64"/>
    <w:rsid w:val="00F3568D"/>
    <w:rsid w:val="00F429DC"/>
    <w:rsid w:val="00F564BF"/>
    <w:rsid w:val="00F62DE0"/>
    <w:rsid w:val="00F670BC"/>
    <w:rsid w:val="00F67353"/>
    <w:rsid w:val="00F676BE"/>
    <w:rsid w:val="00F737DD"/>
    <w:rsid w:val="00F77DCA"/>
    <w:rsid w:val="00F83492"/>
    <w:rsid w:val="00F83C0E"/>
    <w:rsid w:val="00F92FB5"/>
    <w:rsid w:val="00F93DFD"/>
    <w:rsid w:val="00F940DF"/>
    <w:rsid w:val="00F94FE3"/>
    <w:rsid w:val="00F95164"/>
    <w:rsid w:val="00FA2B8F"/>
    <w:rsid w:val="00FB5BCB"/>
    <w:rsid w:val="00FC419A"/>
    <w:rsid w:val="00FC7D4D"/>
    <w:rsid w:val="00FD4177"/>
    <w:rsid w:val="00FD684A"/>
    <w:rsid w:val="00FE1171"/>
    <w:rsid w:val="00FE11D9"/>
    <w:rsid w:val="00FE1702"/>
    <w:rsid w:val="00FE489F"/>
    <w:rsid w:val="00FF1354"/>
    <w:rsid w:val="00FF4A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749B466"/>
  <w15:docId w15:val="{E6BA8317-192A-49E4-AF8A-90BE1D85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C31"/>
    <w:rPr>
      <w:rFonts w:ascii="Times New Roman" w:hAnsi="Times New Roman"/>
      <w:sz w:val="22"/>
    </w:rPr>
  </w:style>
  <w:style w:type="paragraph" w:styleId="Heading1">
    <w:name w:val="heading 1"/>
    <w:basedOn w:val="Normal"/>
    <w:next w:val="Normal"/>
    <w:link w:val="Heading1Char"/>
    <w:uiPriority w:val="9"/>
    <w:qFormat/>
    <w:rsid w:val="00FE1702"/>
    <w:pPr>
      <w:keepNext/>
      <w:spacing w:before="240" w:after="60" w:line="276" w:lineRule="auto"/>
      <w:outlineLvl w:val="0"/>
    </w:pPr>
    <w:rPr>
      <w:rFonts w:ascii="Cambria" w:eastAsia="Times New Roman" w:hAnsi="Cambria" w:cs="Times New Roman"/>
      <w:b/>
      <w:bCs/>
      <w:kern w:val="32"/>
      <w:sz w:val="32"/>
      <w:szCs w:val="32"/>
      <w:lang w:val="en-CA" w:eastAsia="en-CA"/>
    </w:rPr>
  </w:style>
  <w:style w:type="paragraph" w:styleId="Heading2">
    <w:name w:val="heading 2"/>
    <w:basedOn w:val="Normal"/>
    <w:next w:val="Normal"/>
    <w:link w:val="Heading2Char"/>
    <w:uiPriority w:val="9"/>
    <w:unhideWhenUsed/>
    <w:qFormat/>
    <w:rsid w:val="00843F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63FA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1702"/>
    <w:pPr>
      <w:tabs>
        <w:tab w:val="center" w:pos="4320"/>
        <w:tab w:val="right" w:pos="8640"/>
      </w:tabs>
    </w:pPr>
  </w:style>
  <w:style w:type="character" w:customStyle="1" w:styleId="HeaderChar">
    <w:name w:val="Header Char"/>
    <w:basedOn w:val="DefaultParagraphFont"/>
    <w:link w:val="Header"/>
    <w:uiPriority w:val="99"/>
    <w:rsid w:val="00FE1702"/>
  </w:style>
  <w:style w:type="paragraph" w:styleId="Footer">
    <w:name w:val="footer"/>
    <w:basedOn w:val="Normal"/>
    <w:link w:val="FooterChar"/>
    <w:uiPriority w:val="99"/>
    <w:unhideWhenUsed/>
    <w:rsid w:val="00FE1702"/>
    <w:pPr>
      <w:tabs>
        <w:tab w:val="center" w:pos="4320"/>
        <w:tab w:val="right" w:pos="8640"/>
      </w:tabs>
    </w:pPr>
  </w:style>
  <w:style w:type="character" w:customStyle="1" w:styleId="FooterChar">
    <w:name w:val="Footer Char"/>
    <w:basedOn w:val="DefaultParagraphFont"/>
    <w:link w:val="Footer"/>
    <w:uiPriority w:val="99"/>
    <w:rsid w:val="00FE1702"/>
  </w:style>
  <w:style w:type="character" w:styleId="PageNumber">
    <w:name w:val="page number"/>
    <w:basedOn w:val="DefaultParagraphFont"/>
    <w:uiPriority w:val="99"/>
    <w:semiHidden/>
    <w:unhideWhenUsed/>
    <w:rsid w:val="00FE1702"/>
  </w:style>
  <w:style w:type="character" w:customStyle="1" w:styleId="Heading1Char">
    <w:name w:val="Heading 1 Char"/>
    <w:basedOn w:val="DefaultParagraphFont"/>
    <w:link w:val="Heading1"/>
    <w:uiPriority w:val="9"/>
    <w:rsid w:val="00FE1702"/>
    <w:rPr>
      <w:rFonts w:ascii="Cambria" w:eastAsia="Times New Roman" w:hAnsi="Cambria" w:cs="Times New Roman"/>
      <w:b/>
      <w:bCs/>
      <w:kern w:val="32"/>
      <w:sz w:val="32"/>
      <w:szCs w:val="32"/>
      <w:lang w:val="en-CA" w:eastAsia="en-CA"/>
    </w:rPr>
  </w:style>
  <w:style w:type="paragraph" w:customStyle="1" w:styleId="Default">
    <w:name w:val="Default"/>
    <w:rsid w:val="00FE1702"/>
    <w:pPr>
      <w:widowControl w:val="0"/>
      <w:autoSpaceDE w:val="0"/>
      <w:autoSpaceDN w:val="0"/>
      <w:adjustRightInd w:val="0"/>
    </w:pPr>
    <w:rPr>
      <w:rFonts w:ascii="Times New Roman" w:eastAsia="Times New Roman" w:hAnsi="Times New Roman" w:cs="Times New Roman"/>
      <w:color w:val="000000"/>
      <w:lang w:val="en-CA" w:eastAsia="en-CA"/>
    </w:rPr>
  </w:style>
  <w:style w:type="paragraph" w:customStyle="1" w:styleId="CM12">
    <w:name w:val="CM12"/>
    <w:basedOn w:val="Default"/>
    <w:next w:val="Default"/>
    <w:uiPriority w:val="99"/>
    <w:rsid w:val="00FE1702"/>
    <w:rPr>
      <w:color w:val="auto"/>
    </w:rPr>
  </w:style>
  <w:style w:type="paragraph" w:customStyle="1" w:styleId="CM1">
    <w:name w:val="CM1"/>
    <w:basedOn w:val="Default"/>
    <w:next w:val="Default"/>
    <w:uiPriority w:val="99"/>
    <w:rsid w:val="0076789A"/>
    <w:pPr>
      <w:spacing w:line="258" w:lineRule="atLeast"/>
    </w:pPr>
    <w:rPr>
      <w:color w:val="auto"/>
    </w:rPr>
  </w:style>
  <w:style w:type="paragraph" w:customStyle="1" w:styleId="CM2">
    <w:name w:val="CM2"/>
    <w:basedOn w:val="Default"/>
    <w:next w:val="Default"/>
    <w:uiPriority w:val="99"/>
    <w:rsid w:val="0076789A"/>
    <w:pPr>
      <w:spacing w:line="253" w:lineRule="atLeast"/>
    </w:pPr>
    <w:rPr>
      <w:color w:val="auto"/>
    </w:rPr>
  </w:style>
  <w:style w:type="paragraph" w:styleId="TOCHeading">
    <w:name w:val="TOC Heading"/>
    <w:basedOn w:val="Heading1"/>
    <w:next w:val="Normal"/>
    <w:uiPriority w:val="39"/>
    <w:unhideWhenUsed/>
    <w:qFormat/>
    <w:rsid w:val="0076789A"/>
    <w:pPr>
      <w:keepLines/>
      <w:spacing w:before="480" w:after="0"/>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76789A"/>
    <w:pPr>
      <w:spacing w:before="120"/>
    </w:pPr>
    <w:rPr>
      <w:b/>
      <w:caps/>
      <w:szCs w:val="22"/>
    </w:rPr>
  </w:style>
  <w:style w:type="paragraph" w:styleId="TOC2">
    <w:name w:val="toc 2"/>
    <w:basedOn w:val="Normal"/>
    <w:next w:val="Normal"/>
    <w:autoRedefine/>
    <w:uiPriority w:val="39"/>
    <w:unhideWhenUsed/>
    <w:rsid w:val="0076789A"/>
    <w:pPr>
      <w:ind w:left="240"/>
    </w:pPr>
    <w:rPr>
      <w:smallCaps/>
      <w:szCs w:val="22"/>
    </w:rPr>
  </w:style>
  <w:style w:type="paragraph" w:styleId="TOC3">
    <w:name w:val="toc 3"/>
    <w:basedOn w:val="Normal"/>
    <w:next w:val="Normal"/>
    <w:autoRedefine/>
    <w:uiPriority w:val="39"/>
    <w:unhideWhenUsed/>
    <w:rsid w:val="0076789A"/>
    <w:pPr>
      <w:ind w:left="480"/>
    </w:pPr>
    <w:rPr>
      <w:i/>
      <w:szCs w:val="22"/>
    </w:rPr>
  </w:style>
  <w:style w:type="paragraph" w:styleId="TOC4">
    <w:name w:val="toc 4"/>
    <w:basedOn w:val="Normal"/>
    <w:next w:val="Normal"/>
    <w:autoRedefine/>
    <w:uiPriority w:val="39"/>
    <w:unhideWhenUsed/>
    <w:rsid w:val="0076789A"/>
    <w:pPr>
      <w:ind w:left="720"/>
    </w:pPr>
    <w:rPr>
      <w:sz w:val="18"/>
      <w:szCs w:val="18"/>
    </w:rPr>
  </w:style>
  <w:style w:type="paragraph" w:styleId="TOC5">
    <w:name w:val="toc 5"/>
    <w:basedOn w:val="Normal"/>
    <w:next w:val="Normal"/>
    <w:autoRedefine/>
    <w:uiPriority w:val="39"/>
    <w:unhideWhenUsed/>
    <w:rsid w:val="0076789A"/>
    <w:pPr>
      <w:ind w:left="960"/>
    </w:pPr>
    <w:rPr>
      <w:sz w:val="18"/>
      <w:szCs w:val="18"/>
    </w:rPr>
  </w:style>
  <w:style w:type="paragraph" w:styleId="TOC6">
    <w:name w:val="toc 6"/>
    <w:basedOn w:val="Normal"/>
    <w:next w:val="Normal"/>
    <w:autoRedefine/>
    <w:uiPriority w:val="39"/>
    <w:unhideWhenUsed/>
    <w:rsid w:val="0076789A"/>
    <w:pPr>
      <w:ind w:left="1200"/>
    </w:pPr>
    <w:rPr>
      <w:sz w:val="18"/>
      <w:szCs w:val="18"/>
    </w:rPr>
  </w:style>
  <w:style w:type="paragraph" w:styleId="TOC7">
    <w:name w:val="toc 7"/>
    <w:basedOn w:val="Normal"/>
    <w:next w:val="Normal"/>
    <w:autoRedefine/>
    <w:uiPriority w:val="39"/>
    <w:unhideWhenUsed/>
    <w:rsid w:val="0076789A"/>
    <w:pPr>
      <w:ind w:left="1440"/>
    </w:pPr>
    <w:rPr>
      <w:sz w:val="18"/>
      <w:szCs w:val="18"/>
    </w:rPr>
  </w:style>
  <w:style w:type="paragraph" w:styleId="TOC8">
    <w:name w:val="toc 8"/>
    <w:basedOn w:val="Normal"/>
    <w:next w:val="Normal"/>
    <w:autoRedefine/>
    <w:uiPriority w:val="39"/>
    <w:unhideWhenUsed/>
    <w:rsid w:val="0076789A"/>
    <w:pPr>
      <w:ind w:left="1680"/>
    </w:pPr>
    <w:rPr>
      <w:sz w:val="18"/>
      <w:szCs w:val="18"/>
    </w:rPr>
  </w:style>
  <w:style w:type="paragraph" w:styleId="TOC9">
    <w:name w:val="toc 9"/>
    <w:basedOn w:val="Normal"/>
    <w:next w:val="Normal"/>
    <w:autoRedefine/>
    <w:uiPriority w:val="39"/>
    <w:unhideWhenUsed/>
    <w:rsid w:val="0076789A"/>
    <w:pPr>
      <w:ind w:left="1920"/>
    </w:pPr>
    <w:rPr>
      <w:sz w:val="18"/>
      <w:szCs w:val="18"/>
    </w:rPr>
  </w:style>
  <w:style w:type="paragraph" w:styleId="ListParagraph">
    <w:name w:val="List Paragraph"/>
    <w:basedOn w:val="Normal"/>
    <w:uiPriority w:val="34"/>
    <w:qFormat/>
    <w:rsid w:val="0076789A"/>
    <w:pPr>
      <w:ind w:left="720"/>
      <w:contextualSpacing/>
    </w:pPr>
  </w:style>
  <w:style w:type="character" w:styleId="Hyperlink">
    <w:name w:val="Hyperlink"/>
    <w:basedOn w:val="DefaultParagraphFont"/>
    <w:uiPriority w:val="99"/>
    <w:unhideWhenUsed/>
    <w:rsid w:val="00536EDB"/>
    <w:rPr>
      <w:color w:val="0000FF" w:themeColor="hyperlink"/>
      <w:u w:val="single"/>
    </w:rPr>
  </w:style>
  <w:style w:type="character" w:styleId="FollowedHyperlink">
    <w:name w:val="FollowedHyperlink"/>
    <w:basedOn w:val="DefaultParagraphFont"/>
    <w:uiPriority w:val="99"/>
    <w:semiHidden/>
    <w:unhideWhenUsed/>
    <w:rsid w:val="00451E73"/>
    <w:rPr>
      <w:color w:val="800080" w:themeColor="followedHyperlink"/>
      <w:u w:val="single"/>
    </w:rPr>
  </w:style>
  <w:style w:type="paragraph" w:styleId="BalloonText">
    <w:name w:val="Balloon Text"/>
    <w:basedOn w:val="Normal"/>
    <w:link w:val="BalloonTextChar"/>
    <w:uiPriority w:val="99"/>
    <w:semiHidden/>
    <w:unhideWhenUsed/>
    <w:rsid w:val="00323847"/>
    <w:rPr>
      <w:rFonts w:ascii="Tahoma" w:hAnsi="Tahoma" w:cs="Tahoma"/>
      <w:sz w:val="16"/>
      <w:szCs w:val="16"/>
    </w:rPr>
  </w:style>
  <w:style w:type="character" w:customStyle="1" w:styleId="BalloonTextChar">
    <w:name w:val="Balloon Text Char"/>
    <w:basedOn w:val="DefaultParagraphFont"/>
    <w:link w:val="BalloonText"/>
    <w:uiPriority w:val="99"/>
    <w:semiHidden/>
    <w:rsid w:val="00323847"/>
    <w:rPr>
      <w:rFonts w:ascii="Tahoma" w:hAnsi="Tahoma" w:cs="Tahoma"/>
      <w:sz w:val="16"/>
      <w:szCs w:val="16"/>
    </w:rPr>
  </w:style>
  <w:style w:type="paragraph" w:styleId="Title">
    <w:name w:val="Title"/>
    <w:basedOn w:val="Normal"/>
    <w:next w:val="Normal"/>
    <w:link w:val="TitleChar"/>
    <w:uiPriority w:val="10"/>
    <w:qFormat/>
    <w:rsid w:val="00AF65D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65D2"/>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43F92"/>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AC54E9"/>
    <w:rPr>
      <w:sz w:val="18"/>
      <w:szCs w:val="18"/>
    </w:rPr>
  </w:style>
  <w:style w:type="paragraph" w:styleId="CommentText">
    <w:name w:val="annotation text"/>
    <w:basedOn w:val="Normal"/>
    <w:link w:val="CommentTextChar"/>
    <w:uiPriority w:val="99"/>
    <w:semiHidden/>
    <w:unhideWhenUsed/>
    <w:rsid w:val="00AC54E9"/>
    <w:rPr>
      <w:sz w:val="24"/>
    </w:rPr>
  </w:style>
  <w:style w:type="character" w:customStyle="1" w:styleId="CommentTextChar">
    <w:name w:val="Comment Text Char"/>
    <w:basedOn w:val="DefaultParagraphFont"/>
    <w:link w:val="CommentText"/>
    <w:uiPriority w:val="99"/>
    <w:semiHidden/>
    <w:rsid w:val="00AC54E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C54E9"/>
    <w:rPr>
      <w:b/>
      <w:bCs/>
      <w:sz w:val="20"/>
      <w:szCs w:val="20"/>
    </w:rPr>
  </w:style>
  <w:style w:type="character" w:customStyle="1" w:styleId="CommentSubjectChar">
    <w:name w:val="Comment Subject Char"/>
    <w:basedOn w:val="CommentTextChar"/>
    <w:link w:val="CommentSubject"/>
    <w:uiPriority w:val="99"/>
    <w:semiHidden/>
    <w:rsid w:val="00AC54E9"/>
    <w:rPr>
      <w:rFonts w:ascii="Times New Roman" w:hAnsi="Times New Roman"/>
      <w:b/>
      <w:bCs/>
      <w:sz w:val="20"/>
      <w:szCs w:val="20"/>
    </w:rPr>
  </w:style>
  <w:style w:type="character" w:customStyle="1" w:styleId="Heading3Char">
    <w:name w:val="Heading 3 Char"/>
    <w:basedOn w:val="DefaultParagraphFont"/>
    <w:link w:val="Heading3"/>
    <w:uiPriority w:val="9"/>
    <w:semiHidden/>
    <w:rsid w:val="00A63FAD"/>
    <w:rPr>
      <w:rFonts w:asciiTheme="majorHAnsi" w:eastAsiaTheme="majorEastAsia" w:hAnsiTheme="majorHAnsi" w:cstheme="majorBidi"/>
      <w:b/>
      <w:bCs/>
      <w:color w:val="4F81BD" w:themeColor="accent1"/>
      <w:sz w:val="22"/>
    </w:rPr>
  </w:style>
  <w:style w:type="character" w:customStyle="1" w:styleId="bylinepipe">
    <w:name w:val="bylinepipe"/>
    <w:basedOn w:val="DefaultParagraphFont"/>
    <w:rsid w:val="006905AA"/>
  </w:style>
  <w:style w:type="character" w:customStyle="1" w:styleId="apple-style-span">
    <w:name w:val="apple-style-span"/>
    <w:basedOn w:val="DefaultParagraphFont"/>
    <w:rsid w:val="00DB0382"/>
  </w:style>
  <w:style w:type="character" w:customStyle="1" w:styleId="pslongeditbox">
    <w:name w:val="pslongeditbox"/>
    <w:basedOn w:val="DefaultParagraphFont"/>
    <w:rsid w:val="00776C36"/>
  </w:style>
  <w:style w:type="paragraph" w:styleId="Bibliography">
    <w:name w:val="Bibliography"/>
    <w:basedOn w:val="Normal"/>
    <w:next w:val="Normal"/>
    <w:uiPriority w:val="37"/>
    <w:semiHidden/>
    <w:unhideWhenUsed/>
    <w:rsid w:val="00FB5B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2235">
      <w:bodyDiv w:val="1"/>
      <w:marLeft w:val="0"/>
      <w:marRight w:val="0"/>
      <w:marTop w:val="0"/>
      <w:marBottom w:val="0"/>
      <w:divBdr>
        <w:top w:val="none" w:sz="0" w:space="0" w:color="auto"/>
        <w:left w:val="none" w:sz="0" w:space="0" w:color="auto"/>
        <w:bottom w:val="none" w:sz="0" w:space="0" w:color="auto"/>
        <w:right w:val="none" w:sz="0" w:space="0" w:color="auto"/>
      </w:divBdr>
      <w:divsChild>
        <w:div w:id="1063989158">
          <w:marLeft w:val="547"/>
          <w:marRight w:val="0"/>
          <w:marTop w:val="154"/>
          <w:marBottom w:val="0"/>
          <w:divBdr>
            <w:top w:val="none" w:sz="0" w:space="0" w:color="auto"/>
            <w:left w:val="none" w:sz="0" w:space="0" w:color="auto"/>
            <w:bottom w:val="none" w:sz="0" w:space="0" w:color="auto"/>
            <w:right w:val="none" w:sz="0" w:space="0" w:color="auto"/>
          </w:divBdr>
        </w:div>
      </w:divsChild>
    </w:div>
    <w:div w:id="136194562">
      <w:bodyDiv w:val="1"/>
      <w:marLeft w:val="0"/>
      <w:marRight w:val="0"/>
      <w:marTop w:val="0"/>
      <w:marBottom w:val="0"/>
      <w:divBdr>
        <w:top w:val="none" w:sz="0" w:space="0" w:color="auto"/>
        <w:left w:val="none" w:sz="0" w:space="0" w:color="auto"/>
        <w:bottom w:val="none" w:sz="0" w:space="0" w:color="auto"/>
        <w:right w:val="none" w:sz="0" w:space="0" w:color="auto"/>
      </w:divBdr>
      <w:divsChild>
        <w:div w:id="954092990">
          <w:marLeft w:val="547"/>
          <w:marRight w:val="0"/>
          <w:marTop w:val="154"/>
          <w:marBottom w:val="0"/>
          <w:divBdr>
            <w:top w:val="none" w:sz="0" w:space="0" w:color="auto"/>
            <w:left w:val="none" w:sz="0" w:space="0" w:color="auto"/>
            <w:bottom w:val="none" w:sz="0" w:space="0" w:color="auto"/>
            <w:right w:val="none" w:sz="0" w:space="0" w:color="auto"/>
          </w:divBdr>
        </w:div>
      </w:divsChild>
    </w:div>
    <w:div w:id="261032436">
      <w:bodyDiv w:val="1"/>
      <w:marLeft w:val="0"/>
      <w:marRight w:val="0"/>
      <w:marTop w:val="0"/>
      <w:marBottom w:val="0"/>
      <w:divBdr>
        <w:top w:val="none" w:sz="0" w:space="0" w:color="auto"/>
        <w:left w:val="none" w:sz="0" w:space="0" w:color="auto"/>
        <w:bottom w:val="none" w:sz="0" w:space="0" w:color="auto"/>
        <w:right w:val="none" w:sz="0" w:space="0" w:color="auto"/>
      </w:divBdr>
      <w:divsChild>
        <w:div w:id="2083719165">
          <w:marLeft w:val="547"/>
          <w:marRight w:val="0"/>
          <w:marTop w:val="154"/>
          <w:marBottom w:val="0"/>
          <w:divBdr>
            <w:top w:val="none" w:sz="0" w:space="0" w:color="auto"/>
            <w:left w:val="none" w:sz="0" w:space="0" w:color="auto"/>
            <w:bottom w:val="none" w:sz="0" w:space="0" w:color="auto"/>
            <w:right w:val="none" w:sz="0" w:space="0" w:color="auto"/>
          </w:divBdr>
        </w:div>
      </w:divsChild>
    </w:div>
    <w:div w:id="529148219">
      <w:bodyDiv w:val="1"/>
      <w:marLeft w:val="0"/>
      <w:marRight w:val="0"/>
      <w:marTop w:val="0"/>
      <w:marBottom w:val="0"/>
      <w:divBdr>
        <w:top w:val="none" w:sz="0" w:space="0" w:color="auto"/>
        <w:left w:val="none" w:sz="0" w:space="0" w:color="auto"/>
        <w:bottom w:val="none" w:sz="0" w:space="0" w:color="auto"/>
        <w:right w:val="none" w:sz="0" w:space="0" w:color="auto"/>
      </w:divBdr>
    </w:div>
    <w:div w:id="557210845">
      <w:bodyDiv w:val="1"/>
      <w:marLeft w:val="0"/>
      <w:marRight w:val="0"/>
      <w:marTop w:val="0"/>
      <w:marBottom w:val="0"/>
      <w:divBdr>
        <w:top w:val="none" w:sz="0" w:space="0" w:color="auto"/>
        <w:left w:val="none" w:sz="0" w:space="0" w:color="auto"/>
        <w:bottom w:val="none" w:sz="0" w:space="0" w:color="auto"/>
        <w:right w:val="none" w:sz="0" w:space="0" w:color="auto"/>
      </w:divBdr>
      <w:divsChild>
        <w:div w:id="1601373335">
          <w:marLeft w:val="547"/>
          <w:marRight w:val="0"/>
          <w:marTop w:val="154"/>
          <w:marBottom w:val="0"/>
          <w:divBdr>
            <w:top w:val="none" w:sz="0" w:space="0" w:color="auto"/>
            <w:left w:val="none" w:sz="0" w:space="0" w:color="auto"/>
            <w:bottom w:val="none" w:sz="0" w:space="0" w:color="auto"/>
            <w:right w:val="none" w:sz="0" w:space="0" w:color="auto"/>
          </w:divBdr>
        </w:div>
      </w:divsChild>
    </w:div>
    <w:div w:id="721289978">
      <w:bodyDiv w:val="1"/>
      <w:marLeft w:val="0"/>
      <w:marRight w:val="0"/>
      <w:marTop w:val="0"/>
      <w:marBottom w:val="0"/>
      <w:divBdr>
        <w:top w:val="none" w:sz="0" w:space="0" w:color="auto"/>
        <w:left w:val="none" w:sz="0" w:space="0" w:color="auto"/>
        <w:bottom w:val="none" w:sz="0" w:space="0" w:color="auto"/>
        <w:right w:val="none" w:sz="0" w:space="0" w:color="auto"/>
      </w:divBdr>
    </w:div>
    <w:div w:id="826166713">
      <w:bodyDiv w:val="1"/>
      <w:marLeft w:val="0"/>
      <w:marRight w:val="0"/>
      <w:marTop w:val="0"/>
      <w:marBottom w:val="0"/>
      <w:divBdr>
        <w:top w:val="none" w:sz="0" w:space="0" w:color="auto"/>
        <w:left w:val="none" w:sz="0" w:space="0" w:color="auto"/>
        <w:bottom w:val="none" w:sz="0" w:space="0" w:color="auto"/>
        <w:right w:val="none" w:sz="0" w:space="0" w:color="auto"/>
      </w:divBdr>
      <w:divsChild>
        <w:div w:id="945961025">
          <w:marLeft w:val="1166"/>
          <w:marRight w:val="0"/>
          <w:marTop w:val="134"/>
          <w:marBottom w:val="0"/>
          <w:divBdr>
            <w:top w:val="none" w:sz="0" w:space="0" w:color="auto"/>
            <w:left w:val="none" w:sz="0" w:space="0" w:color="auto"/>
            <w:bottom w:val="none" w:sz="0" w:space="0" w:color="auto"/>
            <w:right w:val="none" w:sz="0" w:space="0" w:color="auto"/>
          </w:divBdr>
        </w:div>
      </w:divsChild>
    </w:div>
    <w:div w:id="864947029">
      <w:bodyDiv w:val="1"/>
      <w:marLeft w:val="0"/>
      <w:marRight w:val="0"/>
      <w:marTop w:val="0"/>
      <w:marBottom w:val="0"/>
      <w:divBdr>
        <w:top w:val="none" w:sz="0" w:space="0" w:color="auto"/>
        <w:left w:val="none" w:sz="0" w:space="0" w:color="auto"/>
        <w:bottom w:val="none" w:sz="0" w:space="0" w:color="auto"/>
        <w:right w:val="none" w:sz="0" w:space="0" w:color="auto"/>
      </w:divBdr>
    </w:div>
    <w:div w:id="873343132">
      <w:bodyDiv w:val="1"/>
      <w:marLeft w:val="0"/>
      <w:marRight w:val="0"/>
      <w:marTop w:val="0"/>
      <w:marBottom w:val="0"/>
      <w:divBdr>
        <w:top w:val="none" w:sz="0" w:space="0" w:color="auto"/>
        <w:left w:val="none" w:sz="0" w:space="0" w:color="auto"/>
        <w:bottom w:val="none" w:sz="0" w:space="0" w:color="auto"/>
        <w:right w:val="none" w:sz="0" w:space="0" w:color="auto"/>
      </w:divBdr>
    </w:div>
    <w:div w:id="905724900">
      <w:bodyDiv w:val="1"/>
      <w:marLeft w:val="0"/>
      <w:marRight w:val="0"/>
      <w:marTop w:val="0"/>
      <w:marBottom w:val="0"/>
      <w:divBdr>
        <w:top w:val="none" w:sz="0" w:space="0" w:color="auto"/>
        <w:left w:val="none" w:sz="0" w:space="0" w:color="auto"/>
        <w:bottom w:val="none" w:sz="0" w:space="0" w:color="auto"/>
        <w:right w:val="none" w:sz="0" w:space="0" w:color="auto"/>
      </w:divBdr>
      <w:divsChild>
        <w:div w:id="1925020735">
          <w:marLeft w:val="547"/>
          <w:marRight w:val="0"/>
          <w:marTop w:val="154"/>
          <w:marBottom w:val="0"/>
          <w:divBdr>
            <w:top w:val="none" w:sz="0" w:space="0" w:color="auto"/>
            <w:left w:val="none" w:sz="0" w:space="0" w:color="auto"/>
            <w:bottom w:val="none" w:sz="0" w:space="0" w:color="auto"/>
            <w:right w:val="none" w:sz="0" w:space="0" w:color="auto"/>
          </w:divBdr>
        </w:div>
        <w:div w:id="2064255846">
          <w:marLeft w:val="547"/>
          <w:marRight w:val="0"/>
          <w:marTop w:val="154"/>
          <w:marBottom w:val="0"/>
          <w:divBdr>
            <w:top w:val="none" w:sz="0" w:space="0" w:color="auto"/>
            <w:left w:val="none" w:sz="0" w:space="0" w:color="auto"/>
            <w:bottom w:val="none" w:sz="0" w:space="0" w:color="auto"/>
            <w:right w:val="none" w:sz="0" w:space="0" w:color="auto"/>
          </w:divBdr>
        </w:div>
        <w:div w:id="364403223">
          <w:marLeft w:val="547"/>
          <w:marRight w:val="0"/>
          <w:marTop w:val="154"/>
          <w:marBottom w:val="0"/>
          <w:divBdr>
            <w:top w:val="none" w:sz="0" w:space="0" w:color="auto"/>
            <w:left w:val="none" w:sz="0" w:space="0" w:color="auto"/>
            <w:bottom w:val="none" w:sz="0" w:space="0" w:color="auto"/>
            <w:right w:val="none" w:sz="0" w:space="0" w:color="auto"/>
          </w:divBdr>
        </w:div>
        <w:div w:id="1604607931">
          <w:marLeft w:val="547"/>
          <w:marRight w:val="0"/>
          <w:marTop w:val="154"/>
          <w:marBottom w:val="0"/>
          <w:divBdr>
            <w:top w:val="none" w:sz="0" w:space="0" w:color="auto"/>
            <w:left w:val="none" w:sz="0" w:space="0" w:color="auto"/>
            <w:bottom w:val="none" w:sz="0" w:space="0" w:color="auto"/>
            <w:right w:val="none" w:sz="0" w:space="0" w:color="auto"/>
          </w:divBdr>
        </w:div>
      </w:divsChild>
    </w:div>
    <w:div w:id="930702309">
      <w:bodyDiv w:val="1"/>
      <w:marLeft w:val="0"/>
      <w:marRight w:val="0"/>
      <w:marTop w:val="0"/>
      <w:marBottom w:val="0"/>
      <w:divBdr>
        <w:top w:val="none" w:sz="0" w:space="0" w:color="auto"/>
        <w:left w:val="none" w:sz="0" w:space="0" w:color="auto"/>
        <w:bottom w:val="none" w:sz="0" w:space="0" w:color="auto"/>
        <w:right w:val="none" w:sz="0" w:space="0" w:color="auto"/>
      </w:divBdr>
      <w:divsChild>
        <w:div w:id="15812037">
          <w:marLeft w:val="547"/>
          <w:marRight w:val="0"/>
          <w:marTop w:val="154"/>
          <w:marBottom w:val="0"/>
          <w:divBdr>
            <w:top w:val="none" w:sz="0" w:space="0" w:color="auto"/>
            <w:left w:val="none" w:sz="0" w:space="0" w:color="auto"/>
            <w:bottom w:val="none" w:sz="0" w:space="0" w:color="auto"/>
            <w:right w:val="none" w:sz="0" w:space="0" w:color="auto"/>
          </w:divBdr>
        </w:div>
      </w:divsChild>
    </w:div>
    <w:div w:id="1159347732">
      <w:bodyDiv w:val="1"/>
      <w:marLeft w:val="0"/>
      <w:marRight w:val="0"/>
      <w:marTop w:val="0"/>
      <w:marBottom w:val="0"/>
      <w:divBdr>
        <w:top w:val="none" w:sz="0" w:space="0" w:color="auto"/>
        <w:left w:val="none" w:sz="0" w:space="0" w:color="auto"/>
        <w:bottom w:val="none" w:sz="0" w:space="0" w:color="auto"/>
        <w:right w:val="none" w:sz="0" w:space="0" w:color="auto"/>
      </w:divBdr>
      <w:divsChild>
        <w:div w:id="341862343">
          <w:marLeft w:val="547"/>
          <w:marRight w:val="0"/>
          <w:marTop w:val="154"/>
          <w:marBottom w:val="0"/>
          <w:divBdr>
            <w:top w:val="none" w:sz="0" w:space="0" w:color="auto"/>
            <w:left w:val="none" w:sz="0" w:space="0" w:color="auto"/>
            <w:bottom w:val="none" w:sz="0" w:space="0" w:color="auto"/>
            <w:right w:val="none" w:sz="0" w:space="0" w:color="auto"/>
          </w:divBdr>
        </w:div>
        <w:div w:id="224491910">
          <w:marLeft w:val="547"/>
          <w:marRight w:val="0"/>
          <w:marTop w:val="154"/>
          <w:marBottom w:val="0"/>
          <w:divBdr>
            <w:top w:val="none" w:sz="0" w:space="0" w:color="auto"/>
            <w:left w:val="none" w:sz="0" w:space="0" w:color="auto"/>
            <w:bottom w:val="none" w:sz="0" w:space="0" w:color="auto"/>
            <w:right w:val="none" w:sz="0" w:space="0" w:color="auto"/>
          </w:divBdr>
        </w:div>
      </w:divsChild>
    </w:div>
    <w:div w:id="1254127341">
      <w:bodyDiv w:val="1"/>
      <w:marLeft w:val="0"/>
      <w:marRight w:val="0"/>
      <w:marTop w:val="0"/>
      <w:marBottom w:val="0"/>
      <w:divBdr>
        <w:top w:val="none" w:sz="0" w:space="0" w:color="auto"/>
        <w:left w:val="none" w:sz="0" w:space="0" w:color="auto"/>
        <w:bottom w:val="none" w:sz="0" w:space="0" w:color="auto"/>
        <w:right w:val="none" w:sz="0" w:space="0" w:color="auto"/>
      </w:divBdr>
    </w:div>
    <w:div w:id="1440755325">
      <w:bodyDiv w:val="1"/>
      <w:marLeft w:val="0"/>
      <w:marRight w:val="0"/>
      <w:marTop w:val="0"/>
      <w:marBottom w:val="0"/>
      <w:divBdr>
        <w:top w:val="none" w:sz="0" w:space="0" w:color="auto"/>
        <w:left w:val="none" w:sz="0" w:space="0" w:color="auto"/>
        <w:bottom w:val="none" w:sz="0" w:space="0" w:color="auto"/>
        <w:right w:val="none" w:sz="0" w:space="0" w:color="auto"/>
      </w:divBdr>
      <w:divsChild>
        <w:div w:id="843129190">
          <w:marLeft w:val="547"/>
          <w:marRight w:val="0"/>
          <w:marTop w:val="154"/>
          <w:marBottom w:val="0"/>
          <w:divBdr>
            <w:top w:val="none" w:sz="0" w:space="0" w:color="auto"/>
            <w:left w:val="none" w:sz="0" w:space="0" w:color="auto"/>
            <w:bottom w:val="none" w:sz="0" w:space="0" w:color="auto"/>
            <w:right w:val="none" w:sz="0" w:space="0" w:color="auto"/>
          </w:divBdr>
        </w:div>
      </w:divsChild>
    </w:div>
    <w:div w:id="1445884676">
      <w:bodyDiv w:val="1"/>
      <w:marLeft w:val="0"/>
      <w:marRight w:val="0"/>
      <w:marTop w:val="0"/>
      <w:marBottom w:val="0"/>
      <w:divBdr>
        <w:top w:val="none" w:sz="0" w:space="0" w:color="auto"/>
        <w:left w:val="none" w:sz="0" w:space="0" w:color="auto"/>
        <w:bottom w:val="none" w:sz="0" w:space="0" w:color="auto"/>
        <w:right w:val="none" w:sz="0" w:space="0" w:color="auto"/>
      </w:divBdr>
      <w:divsChild>
        <w:div w:id="975795172">
          <w:marLeft w:val="1166"/>
          <w:marRight w:val="0"/>
          <w:marTop w:val="134"/>
          <w:marBottom w:val="0"/>
          <w:divBdr>
            <w:top w:val="none" w:sz="0" w:space="0" w:color="auto"/>
            <w:left w:val="none" w:sz="0" w:space="0" w:color="auto"/>
            <w:bottom w:val="none" w:sz="0" w:space="0" w:color="auto"/>
            <w:right w:val="none" w:sz="0" w:space="0" w:color="auto"/>
          </w:divBdr>
        </w:div>
        <w:div w:id="132986272">
          <w:marLeft w:val="1166"/>
          <w:marRight w:val="0"/>
          <w:marTop w:val="134"/>
          <w:marBottom w:val="0"/>
          <w:divBdr>
            <w:top w:val="none" w:sz="0" w:space="0" w:color="auto"/>
            <w:left w:val="none" w:sz="0" w:space="0" w:color="auto"/>
            <w:bottom w:val="none" w:sz="0" w:space="0" w:color="auto"/>
            <w:right w:val="none" w:sz="0" w:space="0" w:color="auto"/>
          </w:divBdr>
        </w:div>
      </w:divsChild>
    </w:div>
    <w:div w:id="1779182104">
      <w:bodyDiv w:val="1"/>
      <w:marLeft w:val="0"/>
      <w:marRight w:val="0"/>
      <w:marTop w:val="0"/>
      <w:marBottom w:val="0"/>
      <w:divBdr>
        <w:top w:val="none" w:sz="0" w:space="0" w:color="auto"/>
        <w:left w:val="none" w:sz="0" w:space="0" w:color="auto"/>
        <w:bottom w:val="none" w:sz="0" w:space="0" w:color="auto"/>
        <w:right w:val="none" w:sz="0" w:space="0" w:color="auto"/>
      </w:divBdr>
      <w:divsChild>
        <w:div w:id="1952931494">
          <w:marLeft w:val="547"/>
          <w:marRight w:val="0"/>
          <w:marTop w:val="154"/>
          <w:marBottom w:val="0"/>
          <w:divBdr>
            <w:top w:val="none" w:sz="0" w:space="0" w:color="auto"/>
            <w:left w:val="none" w:sz="0" w:space="0" w:color="auto"/>
            <w:bottom w:val="none" w:sz="0" w:space="0" w:color="auto"/>
            <w:right w:val="none" w:sz="0" w:space="0" w:color="auto"/>
          </w:divBdr>
        </w:div>
        <w:div w:id="620653986">
          <w:marLeft w:val="1166"/>
          <w:marRight w:val="0"/>
          <w:marTop w:val="134"/>
          <w:marBottom w:val="0"/>
          <w:divBdr>
            <w:top w:val="none" w:sz="0" w:space="0" w:color="auto"/>
            <w:left w:val="none" w:sz="0" w:space="0" w:color="auto"/>
            <w:bottom w:val="none" w:sz="0" w:space="0" w:color="auto"/>
            <w:right w:val="none" w:sz="0" w:space="0" w:color="auto"/>
          </w:divBdr>
        </w:div>
        <w:div w:id="1367369344">
          <w:marLeft w:val="1166"/>
          <w:marRight w:val="0"/>
          <w:marTop w:val="134"/>
          <w:marBottom w:val="0"/>
          <w:divBdr>
            <w:top w:val="none" w:sz="0" w:space="0" w:color="auto"/>
            <w:left w:val="none" w:sz="0" w:space="0" w:color="auto"/>
            <w:bottom w:val="none" w:sz="0" w:space="0" w:color="auto"/>
            <w:right w:val="none" w:sz="0" w:space="0" w:color="auto"/>
          </w:divBdr>
        </w:div>
        <w:div w:id="2114468492">
          <w:marLeft w:val="1166"/>
          <w:marRight w:val="0"/>
          <w:marTop w:val="134"/>
          <w:marBottom w:val="0"/>
          <w:divBdr>
            <w:top w:val="none" w:sz="0" w:space="0" w:color="auto"/>
            <w:left w:val="none" w:sz="0" w:space="0" w:color="auto"/>
            <w:bottom w:val="none" w:sz="0" w:space="0" w:color="auto"/>
            <w:right w:val="none" w:sz="0" w:space="0" w:color="auto"/>
          </w:divBdr>
        </w:div>
        <w:div w:id="1613515047">
          <w:marLeft w:val="547"/>
          <w:marRight w:val="0"/>
          <w:marTop w:val="154"/>
          <w:marBottom w:val="0"/>
          <w:divBdr>
            <w:top w:val="none" w:sz="0" w:space="0" w:color="auto"/>
            <w:left w:val="none" w:sz="0" w:space="0" w:color="auto"/>
            <w:bottom w:val="none" w:sz="0" w:space="0" w:color="auto"/>
            <w:right w:val="none" w:sz="0" w:space="0" w:color="auto"/>
          </w:divBdr>
        </w:div>
      </w:divsChild>
    </w:div>
    <w:div w:id="1919091563">
      <w:bodyDiv w:val="1"/>
      <w:marLeft w:val="0"/>
      <w:marRight w:val="0"/>
      <w:marTop w:val="0"/>
      <w:marBottom w:val="0"/>
      <w:divBdr>
        <w:top w:val="none" w:sz="0" w:space="0" w:color="auto"/>
        <w:left w:val="none" w:sz="0" w:space="0" w:color="auto"/>
        <w:bottom w:val="none" w:sz="0" w:space="0" w:color="auto"/>
        <w:right w:val="none" w:sz="0" w:space="0" w:color="auto"/>
      </w:divBdr>
      <w:divsChild>
        <w:div w:id="988902857">
          <w:marLeft w:val="0"/>
          <w:marRight w:val="0"/>
          <w:marTop w:val="0"/>
          <w:marBottom w:val="0"/>
          <w:divBdr>
            <w:top w:val="none" w:sz="0" w:space="0" w:color="auto"/>
            <w:left w:val="none" w:sz="0" w:space="0" w:color="auto"/>
            <w:bottom w:val="none" w:sz="0" w:space="0" w:color="auto"/>
            <w:right w:val="none" w:sz="0" w:space="0" w:color="auto"/>
          </w:divBdr>
        </w:div>
      </w:divsChild>
    </w:div>
    <w:div w:id="2013096375">
      <w:bodyDiv w:val="1"/>
      <w:marLeft w:val="0"/>
      <w:marRight w:val="0"/>
      <w:marTop w:val="0"/>
      <w:marBottom w:val="0"/>
      <w:divBdr>
        <w:top w:val="none" w:sz="0" w:space="0" w:color="auto"/>
        <w:left w:val="none" w:sz="0" w:space="0" w:color="auto"/>
        <w:bottom w:val="none" w:sz="0" w:space="0" w:color="auto"/>
        <w:right w:val="none" w:sz="0" w:space="0" w:color="auto"/>
      </w:divBdr>
      <w:divsChild>
        <w:div w:id="1963924458">
          <w:marLeft w:val="547"/>
          <w:marRight w:val="0"/>
          <w:marTop w:val="154"/>
          <w:marBottom w:val="0"/>
          <w:divBdr>
            <w:top w:val="none" w:sz="0" w:space="0" w:color="auto"/>
            <w:left w:val="none" w:sz="0" w:space="0" w:color="auto"/>
            <w:bottom w:val="none" w:sz="0" w:space="0" w:color="auto"/>
            <w:right w:val="none" w:sz="0" w:space="0" w:color="auto"/>
          </w:divBdr>
        </w:div>
      </w:divsChild>
    </w:div>
    <w:div w:id="2133938106">
      <w:bodyDiv w:val="1"/>
      <w:marLeft w:val="0"/>
      <w:marRight w:val="0"/>
      <w:marTop w:val="0"/>
      <w:marBottom w:val="0"/>
      <w:divBdr>
        <w:top w:val="none" w:sz="0" w:space="0" w:color="auto"/>
        <w:left w:val="none" w:sz="0" w:space="0" w:color="auto"/>
        <w:bottom w:val="none" w:sz="0" w:space="0" w:color="auto"/>
        <w:right w:val="none" w:sz="0" w:space="0" w:color="auto"/>
      </w:divBdr>
      <w:divsChild>
        <w:div w:id="2134977332">
          <w:marLeft w:val="547"/>
          <w:marRight w:val="0"/>
          <w:marTop w:val="154"/>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nas.org/cgi/doi/10.1073/pnas.1220362110"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dx.doi.org/10.1016/S0921-8009(98)90063-5"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ecolecon.2006.09.007"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36CE348B9CE194DBDB536930BF57D4C"/>
        <w:category>
          <w:name w:val="General"/>
          <w:gallery w:val="placeholder"/>
        </w:category>
        <w:types>
          <w:type w:val="bbPlcHdr"/>
        </w:types>
        <w:behaviors>
          <w:behavior w:val="content"/>
        </w:behaviors>
        <w:guid w:val="{973CAB30-A07A-344A-985E-769ED3B79B91}"/>
      </w:docPartPr>
      <w:docPartBody>
        <w:p w:rsidR="00E33275" w:rsidRDefault="00E33275" w:rsidP="00E33275">
          <w:pPr>
            <w:pStyle w:val="136CE348B9CE194DBDB536930BF57D4C"/>
          </w:pPr>
          <w:r>
            <w:t>[Type text]</w:t>
          </w:r>
        </w:p>
      </w:docPartBody>
    </w:docPart>
    <w:docPart>
      <w:docPartPr>
        <w:name w:val="F2E75D5864E7BA4FAC6DCA9DA8900289"/>
        <w:category>
          <w:name w:val="General"/>
          <w:gallery w:val="placeholder"/>
        </w:category>
        <w:types>
          <w:type w:val="bbPlcHdr"/>
        </w:types>
        <w:behaviors>
          <w:behavior w:val="content"/>
        </w:behaviors>
        <w:guid w:val="{DB76F19F-43CE-D348-A5D5-625714E0561C}"/>
      </w:docPartPr>
      <w:docPartBody>
        <w:p w:rsidR="00E33275" w:rsidRDefault="00E33275" w:rsidP="00E33275">
          <w:pPr>
            <w:pStyle w:val="F2E75D5864E7BA4FAC6DCA9DA8900289"/>
          </w:pPr>
          <w:r>
            <w:t>[Type text]</w:t>
          </w:r>
        </w:p>
      </w:docPartBody>
    </w:docPart>
    <w:docPart>
      <w:docPartPr>
        <w:name w:val="AEA5F75D0AED9F4A8B30DB7FCE4DF787"/>
        <w:category>
          <w:name w:val="General"/>
          <w:gallery w:val="placeholder"/>
        </w:category>
        <w:types>
          <w:type w:val="bbPlcHdr"/>
        </w:types>
        <w:behaviors>
          <w:behavior w:val="content"/>
        </w:behaviors>
        <w:guid w:val="{60E33504-D8AC-644A-BD3D-0DB5B978CF06}"/>
      </w:docPartPr>
      <w:docPartBody>
        <w:p w:rsidR="00E33275" w:rsidRDefault="00E33275" w:rsidP="00E33275">
          <w:pPr>
            <w:pStyle w:val="AEA5F75D0AED9F4A8B30DB7FCE4DF787"/>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275"/>
    <w:rsid w:val="000F61CF"/>
    <w:rsid w:val="001018F6"/>
    <w:rsid w:val="00117A5D"/>
    <w:rsid w:val="00153707"/>
    <w:rsid w:val="001F355E"/>
    <w:rsid w:val="002056A9"/>
    <w:rsid w:val="00237C63"/>
    <w:rsid w:val="0027317F"/>
    <w:rsid w:val="00330236"/>
    <w:rsid w:val="003652C3"/>
    <w:rsid w:val="003A75FB"/>
    <w:rsid w:val="003B5062"/>
    <w:rsid w:val="004514C1"/>
    <w:rsid w:val="004A1751"/>
    <w:rsid w:val="004A2743"/>
    <w:rsid w:val="005049C3"/>
    <w:rsid w:val="00515F57"/>
    <w:rsid w:val="00522CD7"/>
    <w:rsid w:val="00536F0F"/>
    <w:rsid w:val="005470BF"/>
    <w:rsid w:val="00555984"/>
    <w:rsid w:val="005E7881"/>
    <w:rsid w:val="00622119"/>
    <w:rsid w:val="00633A95"/>
    <w:rsid w:val="006F0506"/>
    <w:rsid w:val="00704C07"/>
    <w:rsid w:val="00754E21"/>
    <w:rsid w:val="007A7014"/>
    <w:rsid w:val="00894DCD"/>
    <w:rsid w:val="008A73C1"/>
    <w:rsid w:val="008B73DE"/>
    <w:rsid w:val="00910E88"/>
    <w:rsid w:val="009145E6"/>
    <w:rsid w:val="00924C8D"/>
    <w:rsid w:val="009443BC"/>
    <w:rsid w:val="009507BE"/>
    <w:rsid w:val="009B3E3A"/>
    <w:rsid w:val="00A40934"/>
    <w:rsid w:val="00A5142B"/>
    <w:rsid w:val="00A72D31"/>
    <w:rsid w:val="00BB0027"/>
    <w:rsid w:val="00BC775B"/>
    <w:rsid w:val="00C529A7"/>
    <w:rsid w:val="00C735DB"/>
    <w:rsid w:val="00CE2129"/>
    <w:rsid w:val="00CF3197"/>
    <w:rsid w:val="00D06282"/>
    <w:rsid w:val="00D16FCF"/>
    <w:rsid w:val="00D2099F"/>
    <w:rsid w:val="00D73709"/>
    <w:rsid w:val="00D95DE3"/>
    <w:rsid w:val="00DF24FD"/>
    <w:rsid w:val="00E000AE"/>
    <w:rsid w:val="00E2176C"/>
    <w:rsid w:val="00E33275"/>
    <w:rsid w:val="00E66433"/>
    <w:rsid w:val="00E75447"/>
    <w:rsid w:val="00E76EE7"/>
    <w:rsid w:val="00EA5564"/>
    <w:rsid w:val="00F068EE"/>
    <w:rsid w:val="00F1351D"/>
    <w:rsid w:val="00F35927"/>
    <w:rsid w:val="00F36F32"/>
    <w:rsid w:val="00F55513"/>
    <w:rsid w:val="00F652B6"/>
    <w:rsid w:val="00F75515"/>
    <w:rsid w:val="00FD3D4E"/>
    <w:rsid w:val="00FF67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6CE348B9CE194DBDB536930BF57D4C">
    <w:name w:val="136CE348B9CE194DBDB536930BF57D4C"/>
    <w:rsid w:val="00E33275"/>
  </w:style>
  <w:style w:type="paragraph" w:customStyle="1" w:styleId="F2E75D5864E7BA4FAC6DCA9DA8900289">
    <w:name w:val="F2E75D5864E7BA4FAC6DCA9DA8900289"/>
    <w:rsid w:val="00E33275"/>
  </w:style>
  <w:style w:type="paragraph" w:customStyle="1" w:styleId="AEA5F75D0AED9F4A8B30DB7FCE4DF787">
    <w:name w:val="AEA5F75D0AED9F4A8B30DB7FCE4DF787"/>
    <w:rsid w:val="00E33275"/>
  </w:style>
  <w:style w:type="paragraph" w:customStyle="1" w:styleId="28EC5DF031E5294781876EFA4A086BDF">
    <w:name w:val="28EC5DF031E5294781876EFA4A086BDF"/>
    <w:rsid w:val="00E33275"/>
  </w:style>
  <w:style w:type="paragraph" w:customStyle="1" w:styleId="B52C0EC666699F4C858BD4481B0812E0">
    <w:name w:val="B52C0EC666699F4C858BD4481B0812E0"/>
    <w:rsid w:val="00E33275"/>
  </w:style>
  <w:style w:type="paragraph" w:customStyle="1" w:styleId="B711447063CFB84792C04EA73BA4D7E4">
    <w:name w:val="B711447063CFB84792C04EA73BA4D7E4"/>
    <w:rsid w:val="00E33275"/>
  </w:style>
  <w:style w:type="paragraph" w:customStyle="1" w:styleId="9A67F688C0AEFD478C12FC585CC0AB2C">
    <w:name w:val="9A67F688C0AEFD478C12FC585CC0AB2C"/>
    <w:rsid w:val="00E33275"/>
  </w:style>
  <w:style w:type="paragraph" w:customStyle="1" w:styleId="E4A092F749B7F5499E20314B5E5A47DA">
    <w:name w:val="E4A092F749B7F5499E20314B5E5A47DA"/>
    <w:rsid w:val="00E33275"/>
  </w:style>
  <w:style w:type="paragraph" w:customStyle="1" w:styleId="DCFE218A37841A4CAD67EAD2EDCFD6E3">
    <w:name w:val="DCFE218A37841A4CAD67EAD2EDCFD6E3"/>
    <w:rsid w:val="00E33275"/>
  </w:style>
  <w:style w:type="paragraph" w:customStyle="1" w:styleId="2C41B21EAD9FF34C8932F407FA791B17">
    <w:name w:val="2C41B21EAD9FF34C8932F407FA791B17"/>
    <w:rsid w:val="00E33275"/>
  </w:style>
  <w:style w:type="paragraph" w:customStyle="1" w:styleId="1D69B6EEB815D544B335CA1843D98154">
    <w:name w:val="1D69B6EEB815D544B335CA1843D98154"/>
    <w:rsid w:val="00E33275"/>
  </w:style>
  <w:style w:type="paragraph" w:customStyle="1" w:styleId="57E2551E1EA43F4AB9CBD1ADD2BA8D9A">
    <w:name w:val="57E2551E1EA43F4AB9CBD1ADD2BA8D9A"/>
    <w:rsid w:val="00E332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A0011-343B-4001-B54E-BA9DD16C3C2A}">
  <ds:schemaRefs>
    <ds:schemaRef ds:uri="http://schemas.openxmlformats.org/officeDocument/2006/bibliography"/>
  </ds:schemaRefs>
</ds:datastoreItem>
</file>

<file path=customXml/itemProps2.xml><?xml version="1.0" encoding="utf-8"?>
<ds:datastoreItem xmlns:ds="http://schemas.openxmlformats.org/officeDocument/2006/customXml" ds:itemID="{94010AEB-27AD-4612-9BE2-386A0395D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9</TotalTime>
  <Pages>18</Pages>
  <Words>6474</Words>
  <Characters>3690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4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f Weber</dc:creator>
  <cp:lastModifiedBy>Olaf Weber</cp:lastModifiedBy>
  <cp:revision>27</cp:revision>
  <cp:lastPrinted>2020-09-04T15:42:00Z</cp:lastPrinted>
  <dcterms:created xsi:type="dcterms:W3CDTF">2020-07-27T16:50:00Z</dcterms:created>
  <dcterms:modified xsi:type="dcterms:W3CDTF">2020-09-10T15:52:00Z</dcterms:modified>
</cp:coreProperties>
</file>